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D022EA9"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4B5519">
        <w:rPr>
          <w:rFonts w:ascii="Times New Roman"/>
          <w:noProof/>
          <w:lang w:val="de-DE"/>
        </w:rPr>
        <w:t>Abstract</w:t>
      </w:r>
      <w:r>
        <w:rPr>
          <w:noProof/>
        </w:rPr>
        <w:tab/>
      </w:r>
      <w:r>
        <w:rPr>
          <w:noProof/>
        </w:rPr>
        <w:fldChar w:fldCharType="begin"/>
      </w:r>
      <w:r>
        <w:rPr>
          <w:noProof/>
        </w:rPr>
        <w:instrText xml:space="preserve"> PAGEREF _Toc278901382 \h </w:instrText>
      </w:r>
      <w:r>
        <w:rPr>
          <w:noProof/>
        </w:rPr>
      </w:r>
      <w:r>
        <w:rPr>
          <w:noProof/>
        </w:rPr>
        <w:fldChar w:fldCharType="separate"/>
      </w:r>
      <w:r>
        <w:rPr>
          <w:noProof/>
        </w:rPr>
        <w:t>3</w:t>
      </w:r>
      <w:r>
        <w:rPr>
          <w:noProof/>
        </w:rPr>
        <w:fldChar w:fldCharType="end"/>
      </w:r>
    </w:p>
    <w:p w14:paraId="07C4FBE4"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1. Introduction</w:t>
      </w:r>
      <w:r>
        <w:rPr>
          <w:noProof/>
        </w:rPr>
        <w:tab/>
      </w:r>
      <w:r>
        <w:rPr>
          <w:noProof/>
        </w:rPr>
        <w:fldChar w:fldCharType="begin"/>
      </w:r>
      <w:r>
        <w:rPr>
          <w:noProof/>
        </w:rPr>
        <w:instrText xml:space="preserve"> PAGEREF _Toc278901383 \h </w:instrText>
      </w:r>
      <w:r>
        <w:rPr>
          <w:noProof/>
        </w:rPr>
      </w:r>
      <w:r>
        <w:rPr>
          <w:noProof/>
        </w:rPr>
        <w:fldChar w:fldCharType="separate"/>
      </w:r>
      <w:r>
        <w:rPr>
          <w:noProof/>
        </w:rPr>
        <w:t>3</w:t>
      </w:r>
      <w:r>
        <w:rPr>
          <w:noProof/>
        </w:rPr>
        <w:fldChar w:fldCharType="end"/>
      </w:r>
    </w:p>
    <w:p w14:paraId="2AFFFBE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2. Approach</w:t>
      </w:r>
      <w:r>
        <w:rPr>
          <w:noProof/>
        </w:rPr>
        <w:tab/>
      </w:r>
      <w:r>
        <w:rPr>
          <w:noProof/>
        </w:rPr>
        <w:fldChar w:fldCharType="begin"/>
      </w:r>
      <w:r>
        <w:rPr>
          <w:noProof/>
        </w:rPr>
        <w:instrText xml:space="preserve"> PAGEREF _Toc278901384 \h </w:instrText>
      </w:r>
      <w:r>
        <w:rPr>
          <w:noProof/>
        </w:rPr>
      </w:r>
      <w:r>
        <w:rPr>
          <w:noProof/>
        </w:rPr>
        <w:fldChar w:fldCharType="separate"/>
      </w:r>
      <w:r>
        <w:rPr>
          <w:noProof/>
        </w:rPr>
        <w:t>3</w:t>
      </w:r>
      <w:r>
        <w:rPr>
          <w:noProof/>
        </w:rPr>
        <w:fldChar w:fldCharType="end"/>
      </w:r>
    </w:p>
    <w:p w14:paraId="39705903"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1 Architecture 0: No movement, measure lifetime</w:t>
      </w:r>
      <w:r>
        <w:rPr>
          <w:noProof/>
        </w:rPr>
        <w:tab/>
      </w:r>
      <w:r>
        <w:rPr>
          <w:noProof/>
        </w:rPr>
        <w:fldChar w:fldCharType="begin"/>
      </w:r>
      <w:r>
        <w:rPr>
          <w:noProof/>
        </w:rPr>
        <w:instrText xml:space="preserve"> PAGEREF _Toc278901385 \h </w:instrText>
      </w:r>
      <w:r>
        <w:rPr>
          <w:noProof/>
        </w:rPr>
      </w:r>
      <w:r>
        <w:rPr>
          <w:noProof/>
        </w:rPr>
        <w:fldChar w:fldCharType="separate"/>
      </w:r>
      <w:r>
        <w:rPr>
          <w:noProof/>
        </w:rPr>
        <w:t>3</w:t>
      </w:r>
      <w:r>
        <w:rPr>
          <w:noProof/>
        </w:rPr>
        <w:fldChar w:fldCharType="end"/>
      </w:r>
    </w:p>
    <w:p w14:paraId="26139E7C"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01386 \h </w:instrText>
      </w:r>
      <w:r>
        <w:rPr>
          <w:noProof/>
        </w:rPr>
      </w:r>
      <w:r>
        <w:rPr>
          <w:noProof/>
        </w:rPr>
        <w:fldChar w:fldCharType="separate"/>
      </w:r>
      <w:r>
        <w:rPr>
          <w:noProof/>
        </w:rPr>
        <w:t>3</w:t>
      </w:r>
      <w:r>
        <w:rPr>
          <w:noProof/>
        </w:rPr>
        <w:fldChar w:fldCharType="end"/>
      </w:r>
    </w:p>
    <w:p w14:paraId="59B3BF1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01387 \h </w:instrText>
      </w:r>
      <w:r>
        <w:rPr>
          <w:noProof/>
        </w:rPr>
      </w:r>
      <w:r>
        <w:rPr>
          <w:noProof/>
        </w:rPr>
        <w:fldChar w:fldCharType="separate"/>
      </w:r>
      <w:r>
        <w:rPr>
          <w:noProof/>
        </w:rPr>
        <w:t>4</w:t>
      </w:r>
      <w:r>
        <w:rPr>
          <w:noProof/>
        </w:rPr>
        <w:fldChar w:fldCharType="end"/>
      </w:r>
    </w:p>
    <w:p w14:paraId="5FB65FC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4 Architecture 3: Neuronal Classification of food using Food RGB Values</w:t>
      </w:r>
      <w:r>
        <w:rPr>
          <w:noProof/>
        </w:rPr>
        <w:tab/>
      </w:r>
      <w:r>
        <w:rPr>
          <w:noProof/>
        </w:rPr>
        <w:fldChar w:fldCharType="begin"/>
      </w:r>
      <w:r>
        <w:rPr>
          <w:noProof/>
        </w:rPr>
        <w:instrText xml:space="preserve"> PAGEREF _Toc278901388 \h </w:instrText>
      </w:r>
      <w:r>
        <w:rPr>
          <w:noProof/>
        </w:rPr>
      </w:r>
      <w:r>
        <w:rPr>
          <w:noProof/>
        </w:rPr>
        <w:fldChar w:fldCharType="separate"/>
      </w:r>
      <w:r>
        <w:rPr>
          <w:noProof/>
        </w:rPr>
        <w:t>4</w:t>
      </w:r>
      <w:r>
        <w:rPr>
          <w:noProof/>
        </w:rPr>
        <w:fldChar w:fldCharType="end"/>
      </w:r>
    </w:p>
    <w:p w14:paraId="7284EBE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5 Architecture 4: Neuronal Movement towards brightest object</w:t>
      </w:r>
      <w:r>
        <w:rPr>
          <w:noProof/>
        </w:rPr>
        <w:tab/>
      </w:r>
      <w:r>
        <w:rPr>
          <w:noProof/>
        </w:rPr>
        <w:fldChar w:fldCharType="begin"/>
      </w:r>
      <w:r>
        <w:rPr>
          <w:noProof/>
        </w:rPr>
        <w:instrText xml:space="preserve"> PAGEREF _Toc278901389 \h </w:instrText>
      </w:r>
      <w:r>
        <w:rPr>
          <w:noProof/>
        </w:rPr>
      </w:r>
      <w:r>
        <w:rPr>
          <w:noProof/>
        </w:rPr>
        <w:fldChar w:fldCharType="separate"/>
      </w:r>
      <w:r>
        <w:rPr>
          <w:noProof/>
        </w:rPr>
        <w:t>4</w:t>
      </w:r>
      <w:r>
        <w:rPr>
          <w:noProof/>
        </w:rPr>
        <w:fldChar w:fldCharType="end"/>
      </w:r>
    </w:p>
    <w:p w14:paraId="705B910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01390 \h </w:instrText>
      </w:r>
      <w:r>
        <w:rPr>
          <w:noProof/>
        </w:rPr>
      </w:r>
      <w:r>
        <w:rPr>
          <w:noProof/>
        </w:rPr>
        <w:fldChar w:fldCharType="separate"/>
      </w:r>
      <w:r>
        <w:rPr>
          <w:noProof/>
        </w:rPr>
        <w:t>6</w:t>
      </w:r>
      <w:r>
        <w:rPr>
          <w:noProof/>
        </w:rPr>
        <w:fldChar w:fldCharType="end"/>
      </w:r>
    </w:p>
    <w:p w14:paraId="03D7A0B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01391 \h </w:instrText>
      </w:r>
      <w:r>
        <w:rPr>
          <w:noProof/>
        </w:rPr>
      </w:r>
      <w:r>
        <w:rPr>
          <w:noProof/>
        </w:rPr>
        <w:fldChar w:fldCharType="separate"/>
      </w:r>
      <w:r>
        <w:rPr>
          <w:noProof/>
        </w:rPr>
        <w:t>6</w:t>
      </w:r>
      <w:r>
        <w:rPr>
          <w:noProof/>
        </w:rPr>
        <w:fldChar w:fldCharType="end"/>
      </w:r>
    </w:p>
    <w:p w14:paraId="023D915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8 Architecture 7: Eat Objects based on Neuron</w:t>
      </w:r>
      <w:r w:rsidRPr="004B5519">
        <w:rPr>
          <w:rFonts w:ascii="Times New Roman"/>
          <w:noProof/>
          <w:lang w:val="fr-FR"/>
        </w:rPr>
        <w:t xml:space="preserve"> </w:t>
      </w:r>
      <w:r w:rsidRPr="004B5519">
        <w:rPr>
          <w:rFonts w:ascii="Times New Roman"/>
          <w:noProof/>
        </w:rPr>
        <w:t>Classification using RGB Percentage</w:t>
      </w:r>
      <w:r>
        <w:rPr>
          <w:noProof/>
        </w:rPr>
        <w:tab/>
      </w:r>
      <w:r>
        <w:rPr>
          <w:noProof/>
        </w:rPr>
        <w:fldChar w:fldCharType="begin"/>
      </w:r>
      <w:r>
        <w:rPr>
          <w:noProof/>
        </w:rPr>
        <w:instrText xml:space="preserve"> PAGEREF _Toc278901392 \h </w:instrText>
      </w:r>
      <w:r>
        <w:rPr>
          <w:noProof/>
        </w:rPr>
      </w:r>
      <w:r>
        <w:rPr>
          <w:noProof/>
        </w:rPr>
        <w:fldChar w:fldCharType="separate"/>
      </w:r>
      <w:r>
        <w:rPr>
          <w:noProof/>
        </w:rPr>
        <w:t>7</w:t>
      </w:r>
      <w:r>
        <w:rPr>
          <w:noProof/>
        </w:rPr>
        <w:fldChar w:fldCharType="end"/>
      </w:r>
    </w:p>
    <w:p w14:paraId="0EFD1F3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901393 \h </w:instrText>
      </w:r>
      <w:r>
        <w:rPr>
          <w:noProof/>
        </w:rPr>
      </w:r>
      <w:r>
        <w:rPr>
          <w:noProof/>
        </w:rPr>
        <w:fldChar w:fldCharType="separate"/>
      </w:r>
      <w:r>
        <w:rPr>
          <w:noProof/>
        </w:rPr>
        <w:t>7</w:t>
      </w:r>
      <w:r>
        <w:rPr>
          <w:noProof/>
        </w:rPr>
        <w:fldChar w:fldCharType="end"/>
      </w:r>
    </w:p>
    <w:p w14:paraId="1FA3DA80"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3. Results</w:t>
      </w:r>
      <w:r>
        <w:rPr>
          <w:noProof/>
        </w:rPr>
        <w:tab/>
      </w:r>
      <w:r>
        <w:rPr>
          <w:noProof/>
        </w:rPr>
        <w:fldChar w:fldCharType="begin"/>
      </w:r>
      <w:r>
        <w:rPr>
          <w:noProof/>
        </w:rPr>
        <w:instrText xml:space="preserve"> PAGEREF _Toc278901394 \h </w:instrText>
      </w:r>
      <w:r>
        <w:rPr>
          <w:noProof/>
        </w:rPr>
      </w:r>
      <w:r>
        <w:rPr>
          <w:noProof/>
        </w:rPr>
        <w:fldChar w:fldCharType="separate"/>
      </w:r>
      <w:r>
        <w:rPr>
          <w:noProof/>
        </w:rPr>
        <w:t>7</w:t>
      </w:r>
      <w:r>
        <w:rPr>
          <w:noProof/>
        </w:rPr>
        <w:fldChar w:fldCharType="end"/>
      </w:r>
    </w:p>
    <w:p w14:paraId="6C02369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1 Architecture 0: No movement, measure lifetime</w:t>
      </w:r>
      <w:r>
        <w:rPr>
          <w:noProof/>
        </w:rPr>
        <w:tab/>
      </w:r>
      <w:r>
        <w:rPr>
          <w:noProof/>
        </w:rPr>
        <w:fldChar w:fldCharType="begin"/>
      </w:r>
      <w:r>
        <w:rPr>
          <w:noProof/>
        </w:rPr>
        <w:instrText xml:space="preserve"> PAGEREF _Toc278901395 \h </w:instrText>
      </w:r>
      <w:r>
        <w:rPr>
          <w:noProof/>
        </w:rPr>
      </w:r>
      <w:r>
        <w:rPr>
          <w:noProof/>
        </w:rPr>
        <w:fldChar w:fldCharType="separate"/>
      </w:r>
      <w:r>
        <w:rPr>
          <w:noProof/>
        </w:rPr>
        <w:t>7</w:t>
      </w:r>
      <w:r>
        <w:rPr>
          <w:noProof/>
        </w:rPr>
        <w:fldChar w:fldCharType="end"/>
      </w:r>
    </w:p>
    <w:p w14:paraId="2BF533BF"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01396 \h </w:instrText>
      </w:r>
      <w:r>
        <w:rPr>
          <w:noProof/>
        </w:rPr>
      </w:r>
      <w:r>
        <w:rPr>
          <w:noProof/>
        </w:rPr>
        <w:fldChar w:fldCharType="separate"/>
      </w:r>
      <w:r>
        <w:rPr>
          <w:noProof/>
        </w:rPr>
        <w:t>7</w:t>
      </w:r>
      <w:r>
        <w:rPr>
          <w:noProof/>
        </w:rPr>
        <w:fldChar w:fldCharType="end"/>
      </w:r>
    </w:p>
    <w:p w14:paraId="78CEE7A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01397 \h </w:instrText>
      </w:r>
      <w:r>
        <w:rPr>
          <w:noProof/>
        </w:rPr>
      </w:r>
      <w:r>
        <w:rPr>
          <w:noProof/>
        </w:rPr>
        <w:fldChar w:fldCharType="separate"/>
      </w:r>
      <w:r>
        <w:rPr>
          <w:noProof/>
        </w:rPr>
        <w:t>9</w:t>
      </w:r>
      <w:r>
        <w:rPr>
          <w:noProof/>
        </w:rPr>
        <w:fldChar w:fldCharType="end"/>
      </w:r>
    </w:p>
    <w:p w14:paraId="3499AD2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 xml:space="preserve">3.4 </w:t>
      </w:r>
      <w:r w:rsidRPr="004B5519">
        <w:rPr>
          <w:noProof/>
          <w:color w:val="000000" w:themeColor="text1"/>
        </w:rPr>
        <w:t>Architecture 3: Neuronal Classification of food</w:t>
      </w:r>
      <w:r>
        <w:rPr>
          <w:noProof/>
        </w:rPr>
        <w:tab/>
      </w:r>
      <w:r>
        <w:rPr>
          <w:noProof/>
        </w:rPr>
        <w:fldChar w:fldCharType="begin"/>
      </w:r>
      <w:r>
        <w:rPr>
          <w:noProof/>
        </w:rPr>
        <w:instrText xml:space="preserve"> PAGEREF _Toc278901398 \h </w:instrText>
      </w:r>
      <w:r>
        <w:rPr>
          <w:noProof/>
        </w:rPr>
      </w:r>
      <w:r>
        <w:rPr>
          <w:noProof/>
        </w:rPr>
        <w:fldChar w:fldCharType="separate"/>
      </w:r>
      <w:r>
        <w:rPr>
          <w:noProof/>
        </w:rPr>
        <w:t>10</w:t>
      </w:r>
      <w:r>
        <w:rPr>
          <w:noProof/>
        </w:rPr>
        <w:fldChar w:fldCharType="end"/>
      </w:r>
    </w:p>
    <w:p w14:paraId="0694E06E"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01399 \h </w:instrText>
      </w:r>
      <w:r>
        <w:rPr>
          <w:noProof/>
        </w:rPr>
      </w:r>
      <w:r>
        <w:rPr>
          <w:noProof/>
        </w:rPr>
        <w:fldChar w:fldCharType="separate"/>
      </w:r>
      <w:r>
        <w:rPr>
          <w:noProof/>
        </w:rPr>
        <w:t>11</w:t>
      </w:r>
      <w:r>
        <w:rPr>
          <w:noProof/>
        </w:rPr>
        <w:fldChar w:fldCharType="end"/>
      </w:r>
    </w:p>
    <w:p w14:paraId="187289F8"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01400 \h </w:instrText>
      </w:r>
      <w:r>
        <w:rPr>
          <w:noProof/>
        </w:rPr>
      </w:r>
      <w:r>
        <w:rPr>
          <w:noProof/>
        </w:rPr>
        <w:fldChar w:fldCharType="separate"/>
      </w:r>
      <w:r>
        <w:rPr>
          <w:noProof/>
        </w:rPr>
        <w:t>12</w:t>
      </w:r>
      <w:r>
        <w:rPr>
          <w:noProof/>
        </w:rPr>
        <w:fldChar w:fldCharType="end"/>
      </w:r>
    </w:p>
    <w:p w14:paraId="7D23B6C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it-IT"/>
        </w:rPr>
        <w:t>4. Discussion</w:t>
      </w:r>
      <w:r>
        <w:rPr>
          <w:noProof/>
        </w:rPr>
        <w:tab/>
      </w:r>
      <w:r>
        <w:rPr>
          <w:noProof/>
        </w:rPr>
        <w:fldChar w:fldCharType="begin"/>
      </w:r>
      <w:r>
        <w:rPr>
          <w:noProof/>
        </w:rPr>
        <w:instrText xml:space="preserve"> PAGEREF _Toc278901401 \h </w:instrText>
      </w:r>
      <w:r>
        <w:rPr>
          <w:noProof/>
        </w:rPr>
      </w:r>
      <w:r>
        <w:rPr>
          <w:noProof/>
        </w:rPr>
        <w:fldChar w:fldCharType="separate"/>
      </w:r>
      <w:r>
        <w:rPr>
          <w:noProof/>
        </w:rPr>
        <w:t>14</w:t>
      </w:r>
      <w:r>
        <w:rPr>
          <w:noProof/>
        </w:rPr>
        <w:fldChar w:fldCharType="end"/>
      </w:r>
    </w:p>
    <w:p w14:paraId="5E28A9CB"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5. Summaries and Conclusion</w:t>
      </w:r>
      <w:r>
        <w:rPr>
          <w:noProof/>
        </w:rPr>
        <w:tab/>
      </w:r>
      <w:r>
        <w:rPr>
          <w:noProof/>
        </w:rPr>
        <w:fldChar w:fldCharType="begin"/>
      </w:r>
      <w:r>
        <w:rPr>
          <w:noProof/>
        </w:rPr>
        <w:instrText xml:space="preserve"> PAGEREF _Toc278901402 \h </w:instrText>
      </w:r>
      <w:r>
        <w:rPr>
          <w:noProof/>
        </w:rPr>
      </w:r>
      <w:r>
        <w:rPr>
          <w:noProof/>
        </w:rPr>
        <w:fldChar w:fldCharType="separate"/>
      </w:r>
      <w:r>
        <w:rPr>
          <w:noProof/>
        </w:rPr>
        <w:t>14</w:t>
      </w:r>
      <w:r>
        <w:rPr>
          <w:noProof/>
        </w:rPr>
        <w:fldChar w:fldCharType="end"/>
      </w:r>
    </w:p>
    <w:p w14:paraId="5906A9F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6. Acknowledgements</w:t>
      </w:r>
      <w:r>
        <w:rPr>
          <w:noProof/>
        </w:rPr>
        <w:tab/>
      </w:r>
      <w:r>
        <w:rPr>
          <w:noProof/>
        </w:rPr>
        <w:fldChar w:fldCharType="begin"/>
      </w:r>
      <w:r>
        <w:rPr>
          <w:noProof/>
        </w:rPr>
        <w:instrText xml:space="preserve"> PAGEREF _Toc278901403 \h </w:instrText>
      </w:r>
      <w:r>
        <w:rPr>
          <w:noProof/>
        </w:rPr>
      </w:r>
      <w:r>
        <w:rPr>
          <w:noProof/>
        </w:rPr>
        <w:fldChar w:fldCharType="separate"/>
      </w:r>
      <w:r>
        <w:rPr>
          <w:noProof/>
        </w:rPr>
        <w:t>14</w:t>
      </w:r>
      <w:r>
        <w:rPr>
          <w:noProof/>
        </w:rPr>
        <w:fldChar w:fldCharType="end"/>
      </w:r>
    </w:p>
    <w:p w14:paraId="6FB40F32"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7. References</w:t>
      </w:r>
      <w:r>
        <w:rPr>
          <w:noProof/>
        </w:rPr>
        <w:tab/>
      </w:r>
      <w:r>
        <w:rPr>
          <w:noProof/>
        </w:rPr>
        <w:fldChar w:fldCharType="begin"/>
      </w:r>
      <w:r>
        <w:rPr>
          <w:noProof/>
        </w:rPr>
        <w:instrText xml:space="preserve"> PAGEREF _Toc278901404 \h </w:instrText>
      </w:r>
      <w:r>
        <w:rPr>
          <w:noProof/>
        </w:rPr>
      </w:r>
      <w:r>
        <w:rPr>
          <w:noProof/>
        </w:rPr>
        <w:fldChar w:fldCharType="separate"/>
      </w:r>
      <w:r>
        <w:rPr>
          <w:noProof/>
        </w:rPr>
        <w:t>14</w:t>
      </w:r>
      <w:r>
        <w:rPr>
          <w:noProof/>
        </w:rPr>
        <w:fldChar w:fldCharType="end"/>
      </w:r>
    </w:p>
    <w:p w14:paraId="69B7EB85"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8. Appendix A</w:t>
      </w:r>
      <w:r>
        <w:rPr>
          <w:noProof/>
        </w:rPr>
        <w:tab/>
      </w:r>
      <w:r>
        <w:rPr>
          <w:noProof/>
        </w:rPr>
        <w:fldChar w:fldCharType="begin"/>
      </w:r>
      <w:r>
        <w:rPr>
          <w:noProof/>
        </w:rPr>
        <w:instrText xml:space="preserve"> PAGEREF _Toc278901405 \h </w:instrText>
      </w:r>
      <w:r>
        <w:rPr>
          <w:noProof/>
        </w:rPr>
      </w:r>
      <w:r>
        <w:rPr>
          <w:noProof/>
        </w:rPr>
        <w:fldChar w:fldCharType="separate"/>
      </w:r>
      <w:r>
        <w:rPr>
          <w:noProof/>
        </w:rPr>
        <w:t>15</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77777777" w:rsidR="00627D30" w:rsidRDefault="00627D30" w:rsidP="00627D30">
      <w:pPr>
        <w:pStyle w:val="Heading"/>
        <w:rPr>
          <w:rFonts w:ascii="Times New Roman" w:eastAsia="Times New Roman" w:hAnsi="Times New Roman"/>
        </w:rPr>
      </w:pPr>
      <w:bookmarkStart w:id="0" w:name="_Toc278901382"/>
      <w:r>
        <w:rPr>
          <w:rFonts w:ascii="Times New Roman"/>
          <w:lang w:val="de-DE"/>
        </w:rPr>
        <w:lastRenderedPageBreak/>
        <w:t>Abstract</w:t>
      </w:r>
      <w:bookmarkEnd w:id="0"/>
      <w:r>
        <w:rPr>
          <w:rFonts w:ascii="Times New Roman" w:eastAsia="Times New Roman" w:hAnsi="Times New Roman"/>
        </w:rPr>
        <w:br/>
      </w:r>
    </w:p>
    <w:p w14:paraId="2D7F6B81" w14:textId="77777777" w:rsidR="00627D30" w:rsidRDefault="00627D30" w:rsidP="00627D30">
      <w:pPr>
        <w:pStyle w:val="BodyA"/>
        <w:spacing w:line="360" w:lineRule="auto"/>
        <w:ind w:firstLine="360"/>
      </w:pPr>
      <w:r>
        <w:rPr>
          <w:rFonts w:ascii="Times New Roman"/>
        </w:rPr>
        <w:t>Add abstract here, single space, 12pt intentionally blank</w:t>
      </w:r>
    </w:p>
    <w:p w14:paraId="0C4C0131" w14:textId="77777777" w:rsidR="00627D30" w:rsidRDefault="00627D30" w:rsidP="00627D30">
      <w:pPr>
        <w:pStyle w:val="Heading"/>
        <w:rPr>
          <w:rFonts w:ascii="Times New Roman" w:eastAsia="Times New Roman" w:hAnsi="Times New Roman"/>
          <w:lang w:val="fr-FR"/>
        </w:rPr>
      </w:pPr>
      <w:bookmarkStart w:id="1" w:name="_Toc278901383"/>
      <w:r>
        <w:rPr>
          <w:rFonts w:ascii="Times New Roman"/>
          <w:lang w:val="fr-FR"/>
        </w:rPr>
        <w:t>1. Introduction</w:t>
      </w:r>
      <w:bookmarkEnd w:id="1"/>
    </w:p>
    <w:p w14:paraId="5AD679A9" w14:textId="77777777" w:rsidR="00627D30" w:rsidRDefault="00627D30" w:rsidP="00627D3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2" w:name="_Toc278901384"/>
      <w:r>
        <w:rPr>
          <w:rFonts w:ascii="Times New Roman"/>
        </w:rPr>
        <w:t>2. Approach</w:t>
      </w:r>
      <w:bookmarkEnd w:id="2"/>
    </w:p>
    <w:p w14:paraId="12F1CE42" w14:textId="77777777" w:rsidR="00627D30" w:rsidRDefault="00627D30" w:rsidP="00627D30">
      <w:pPr>
        <w:pStyle w:val="Heading3"/>
        <w:spacing w:line="360" w:lineRule="auto"/>
        <w:rPr>
          <w:rFonts w:ascii="Times New Roman"/>
          <w:color w:val="000000"/>
        </w:rPr>
      </w:pPr>
      <w:bookmarkStart w:id="3" w:name="_Toc278901385"/>
      <w:r>
        <w:rPr>
          <w:rFonts w:ascii="Times New Roman"/>
          <w:color w:val="000000"/>
        </w:rPr>
        <w:t>2.1 Architecture 0: No movement, measure lifetime</w:t>
      </w:r>
      <w:bookmarkEnd w:id="3"/>
    </w:p>
    <w:p w14:paraId="61826C1A" w14:textId="77777777" w:rsidR="00627D30" w:rsidRPr="00F67DB9" w:rsidRDefault="00627D30" w:rsidP="00627D30">
      <w:pPr>
        <w:pStyle w:val="BodyA"/>
      </w:pPr>
    </w:p>
    <w:p w14:paraId="637A0F23" w14:textId="7777777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CA3AEEB" w14:textId="77777777" w:rsidR="00627D30" w:rsidRDefault="00627D30" w:rsidP="00627D30">
      <w:pPr>
        <w:pStyle w:val="Heading3"/>
        <w:spacing w:line="360" w:lineRule="auto"/>
        <w:rPr>
          <w:rFonts w:ascii="Times New Roman"/>
          <w:color w:val="000000"/>
        </w:rPr>
      </w:pPr>
      <w:bookmarkStart w:id="4" w:name="_Toc278901386"/>
      <w:r>
        <w:rPr>
          <w:rFonts w:ascii="Times New Roman"/>
          <w:color w:val="000000"/>
        </w:rPr>
        <w:t>2.2 Architecture 1: Movement, measure lifetime as a function of speed without eating food</w:t>
      </w:r>
      <w:bookmarkEnd w:id="4"/>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5" w:name="_Toc278901387"/>
      <w:r>
        <w:rPr>
          <w:rFonts w:ascii="Times New Roman"/>
          <w:color w:val="000000"/>
        </w:rPr>
        <w:lastRenderedPageBreak/>
        <w:t>2.3 Architecture 2: Movement, measure lifetime as a function of speed with eating food</w:t>
      </w:r>
      <w:bookmarkEnd w:id="5"/>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6" w:name="_Toc278901388"/>
      <w:r>
        <w:rPr>
          <w:rFonts w:ascii="Times New Roman"/>
          <w:color w:val="000000"/>
        </w:rPr>
        <w:t>2.4 Architecture 3: Neuronal Classification of food using Food RGB Values</w:t>
      </w:r>
      <w:bookmarkEnd w:id="6"/>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7" w:name="_Toc278901389"/>
      <w:r>
        <w:rPr>
          <w:rFonts w:ascii="Times New Roman"/>
          <w:color w:val="000000"/>
        </w:rPr>
        <w:t>2.5 Architecture 4: Neuronal Movement towards brightest object</w:t>
      </w:r>
      <w:bookmarkEnd w:id="7"/>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Pr="00AD26FA" w:rsidRDefault="00627D30" w:rsidP="00627D30">
      <w:pPr>
        <w:pStyle w:val="NormalWeb"/>
        <w:spacing w:line="360" w:lineRule="auto"/>
        <w:jc w:val="both"/>
        <w:rPr>
          <w:rFonts w:ascii="Times New Roman" w:eastAsia="Times New Roman" w:hAnsi="Times New Roman"/>
          <w:sz w:val="24"/>
          <w:szCs w:val="24"/>
        </w:rPr>
      </w:pPr>
      <w:r w:rsidRPr="00AD26FA">
        <w:rPr>
          <w:rFonts w:ascii="Times New Roman"/>
          <w:sz w:val="24"/>
          <w:szCs w:val="24"/>
        </w:rPr>
        <w:t xml:space="preserve">The goal of this architecture is to move towards the brightest object using a winner takes all neuronal networks implementation. Movement is the next logical step after classification of food </w:t>
      </w:r>
      <w:r w:rsidRPr="00AD26FA">
        <w:rPr>
          <w:rFonts w:ascii="Times New Roman"/>
          <w:sz w:val="24"/>
          <w:szCs w:val="24"/>
        </w:rPr>
        <w:lastRenderedPageBreak/>
        <w:t xml:space="preserve">since we have to have a way of moving toward objects. In order to give the robot the ability to seek out objects a neuron will be added that will make a direction choice. </w:t>
      </w:r>
    </w:p>
    <w:p w14:paraId="3ABEE94B" w14:textId="77777777" w:rsidR="00627D30" w:rsidRPr="00AD26FA" w:rsidRDefault="00627D30" w:rsidP="00627D30">
      <w:pPr>
        <w:pStyle w:val="NormalWeb"/>
        <w:spacing w:line="360" w:lineRule="auto"/>
        <w:jc w:val="both"/>
        <w:rPr>
          <w:rFonts w:ascii="Times New Roman"/>
          <w:sz w:val="24"/>
          <w:szCs w:val="24"/>
        </w:rPr>
      </w:pPr>
      <w:r w:rsidRPr="00AD26FA">
        <w:rPr>
          <w:rFonts w:ascii="Times New Roman"/>
          <w:sz w:val="24"/>
          <w:szCs w:val="24"/>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4"/>
            <w:szCs w:val="24"/>
          </w:rPr>
          <m:t xml:space="preserve"> </m:t>
        </m:r>
      </m:oMath>
    </w:p>
    <w:p w14:paraId="4908B50B" w14:textId="77777777" w:rsidR="00627D30" w:rsidRPr="00AD26FA" w:rsidRDefault="00627D30" w:rsidP="00627D30">
      <w:pPr>
        <w:pStyle w:val="NormalWeb"/>
        <w:spacing w:line="360" w:lineRule="auto"/>
        <w:jc w:val="both"/>
        <w:rPr>
          <w:rFonts w:ascii="Times New Roman" w:eastAsia="Times New Roman" w:hAnsi="Times New Roman"/>
          <w:sz w:val="24"/>
          <w:szCs w:val="24"/>
        </w:rPr>
      </w:pPr>
    </w:p>
    <w:p w14:paraId="6E1635D1" w14:textId="77777777" w:rsidR="00627D30" w:rsidRPr="00AD26FA" w:rsidRDefault="00627D30" w:rsidP="00627D30">
      <w:pPr>
        <w:pStyle w:val="NormalWeb"/>
        <w:spacing w:line="360" w:lineRule="auto"/>
        <w:jc w:val="center"/>
        <w:rPr>
          <w:rFonts w:ascii="Times New Roman" w:eastAsia="Times New Roman" w:hAnsi="Times New Roman"/>
          <w:sz w:val="24"/>
          <w:szCs w:val="24"/>
        </w:rPr>
      </w:pPr>
      <m:oMath>
        <m:r>
          <m:rPr>
            <m:sty m:val="p"/>
          </m:rPr>
          <w:rPr>
            <w:rFonts w:ascii="Cambria Math" w:hAnsi="Cambria Math"/>
            <w:sz w:val="24"/>
            <w:szCs w:val="24"/>
          </w:rPr>
          <m:t>d = argmax</m:t>
        </m:r>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rPr>
                          <m:t>g</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vertAlign w:val="superscript"/>
                          </w:rPr>
                        </m:ctrlPr>
                      </m:sSupPr>
                      <m:e>
                        <m:r>
                          <m:rPr>
                            <m:sty m:val="p"/>
                          </m:rPr>
                          <w:rPr>
                            <w:rFonts w:ascii="Cambria Math" w:hAnsi="Cambria Math"/>
                            <w:sz w:val="24"/>
                            <w:szCs w:val="24"/>
                          </w:rPr>
                          <m:t>b</m:t>
                        </m:r>
                      </m:e>
                      <m:sup>
                        <m:r>
                          <m:rPr>
                            <m:sty m:val="p"/>
                          </m:rPr>
                          <w:rPr>
                            <w:rFonts w:ascii="Cambria Math" w:hAnsi="Cambria Math"/>
                            <w:sz w:val="24"/>
                            <w:szCs w:val="24"/>
                            <w:vertAlign w:val="superscript"/>
                          </w:rPr>
                          <m:t>2</m:t>
                        </m:r>
                      </m:sup>
                    </m:sSup>
                  </m:e>
                </m:d>
              </m:e>
            </m:nary>
          </m:e>
        </m:d>
      </m:oMath>
      <w:r w:rsidRPr="00AD26FA">
        <w:rPr>
          <w:rFonts w:ascii="Times New Roman"/>
          <w:sz w:val="24"/>
          <w:szCs w:val="24"/>
        </w:rPr>
        <w:tab/>
        <w:t>(eq 1.1)</w:t>
      </w:r>
    </w:p>
    <w:p w14:paraId="651B966C" w14:textId="77777777" w:rsidR="00627D30" w:rsidRPr="00AD26FA" w:rsidRDefault="00627D30" w:rsidP="00627D30">
      <w:pPr>
        <w:pStyle w:val="NormalWeb"/>
        <w:spacing w:line="360" w:lineRule="auto"/>
        <w:jc w:val="center"/>
        <w:rPr>
          <w:rFonts w:ascii="Times New Roman" w:eastAsia="Times New Roman" w:hAnsi="Times New Roman"/>
          <w:sz w:val="24"/>
          <w:szCs w:val="24"/>
        </w:rPr>
      </w:pPr>
      <w:r w:rsidRPr="00AD26FA">
        <w:rPr>
          <w:rFonts w:ascii="Times New Roman" w:eastAsia="Times New Roman" w:hAnsi="Times New Roman"/>
          <w:noProof/>
          <w:sz w:val="24"/>
          <w:szCs w:val="24"/>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Pr="00AD26FA" w:rsidRDefault="00627D30" w:rsidP="00627D30">
      <w:pPr>
        <w:pStyle w:val="NormalWeb"/>
        <w:spacing w:line="360" w:lineRule="auto"/>
        <w:jc w:val="center"/>
        <w:rPr>
          <w:rFonts w:ascii="Times New Roman" w:eastAsia="Times New Roman" w:hAnsi="Times New Roman"/>
          <w:sz w:val="24"/>
          <w:szCs w:val="24"/>
        </w:rPr>
      </w:pPr>
    </w:p>
    <w:p w14:paraId="7374A5A3" w14:textId="5F17ECEA" w:rsidR="00627D30" w:rsidRPr="00F1259B" w:rsidRDefault="00627D30" w:rsidP="00F1259B">
      <w:pPr>
        <w:pStyle w:val="NormalWeb"/>
        <w:spacing w:line="360" w:lineRule="auto"/>
        <w:rPr>
          <w:rFonts w:ascii="Times New Roman" w:eastAsia="Times New Roman" w:hAnsi="Times New Roman"/>
          <w:sz w:val="24"/>
          <w:szCs w:val="24"/>
        </w:rPr>
      </w:pPr>
      <w:r w:rsidRPr="00AD26FA">
        <w:rPr>
          <w:rFonts w:ascii="Times New Roman"/>
          <w:sz w:val="24"/>
          <w:szCs w:val="24"/>
        </w:rPr>
        <w:t xml:space="preserve">Figure 2: This is a three layer neural network where the RGB circles denotes the intensity signal bands being received by the first layer. The second layer is a winner-take all network which </w:t>
      </w:r>
      <w:r w:rsidRPr="00AD26FA">
        <w:rPr>
          <w:rFonts w:ascii="Times New Roman"/>
          <w:sz w:val="24"/>
          <w:szCs w:val="24"/>
        </w:rPr>
        <w:lastRenderedPageBreak/>
        <w:t>selects the brightest cone. The third layer is a neuron, which computes the angle change for movement</w:t>
      </w:r>
    </w:p>
    <w:p w14:paraId="5D03610A" w14:textId="77777777" w:rsidR="00627D30" w:rsidRDefault="00627D30" w:rsidP="00627D30">
      <w:pPr>
        <w:pStyle w:val="Heading3"/>
        <w:spacing w:line="360" w:lineRule="auto"/>
        <w:rPr>
          <w:rFonts w:ascii="Times New Roman"/>
          <w:color w:val="000000"/>
        </w:rPr>
      </w:pPr>
      <w:bookmarkStart w:id="8" w:name="_Toc278901390"/>
      <w:r>
        <w:rPr>
          <w:rFonts w:ascii="Times New Roman"/>
          <w:color w:val="000000"/>
        </w:rPr>
        <w:t>2.6 Architecture 5: Move robot based on intensity and eat based on classification</w:t>
      </w:r>
      <w:bookmarkEnd w:id="8"/>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9" w:name="_Toc278901391"/>
      <w:r>
        <w:rPr>
          <w:rFonts w:ascii="Times New Roman"/>
          <w:color w:val="000000"/>
        </w:rPr>
        <w:t>2.7 Architecture 6: Neuronal Classification of food using Food RGB Percentage</w:t>
      </w:r>
      <w:bookmarkEnd w:id="9"/>
    </w:p>
    <w:p w14:paraId="01C65A10" w14:textId="77777777" w:rsidR="00627D30" w:rsidRPr="00F67DB9" w:rsidRDefault="00627D30" w:rsidP="00627D30">
      <w:pPr>
        <w:pStyle w:val="BodyA"/>
      </w:pPr>
    </w:p>
    <w:p w14:paraId="3179D16F" w14:textId="3CFEDB84" w:rsidR="00627D30" w:rsidRDefault="00627D30" w:rsidP="00627D3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w:t>
      </w:r>
      <w:r w:rsidR="00267EA6">
        <w:t xml:space="preserve">Besides, when the robot wants to move, it will pick up the direction with most intense light. However, it is possible that the direction picked up </w:t>
      </w:r>
      <w:r w:rsidR="00E33D9B">
        <w:t>points to</w:t>
      </w:r>
      <w:r w:rsidR="0094560D">
        <w:t xml:space="preserve"> poisonous objects. </w:t>
      </w:r>
      <w:r w:rsidR="00420871">
        <w:t>Therefore, we need to implement a</w:t>
      </w:r>
      <w:r w:rsidR="00BA7695">
        <w:t xml:space="preserve"> direction</w:t>
      </w:r>
      <w:r w:rsidR="00420871">
        <w:t xml:space="preserve"> neuron which can pick up direction</w:t>
      </w:r>
      <w:r w:rsidR="00514EE8">
        <w:t xml:space="preserve"> with </w:t>
      </w:r>
      <w:r w:rsidR="00514EE8">
        <w:t>the closest nonpoisonous</w:t>
      </w:r>
      <w:r w:rsidR="00514EE8">
        <w:t xml:space="preserve"> objects</w:t>
      </w:r>
      <w:r w:rsidR="00420871">
        <w:t xml:space="preserve">. </w:t>
      </w:r>
      <w:r>
        <w:t xml:space="preserve">The goal of this architecture is to see if a normalized RGB value can be used to generate the same result as the original RGB values. </w:t>
      </w:r>
    </w:p>
    <w:p w14:paraId="29645CF4" w14:textId="77777777" w:rsidR="00627D30" w:rsidRDefault="00627D30" w:rsidP="00627D30">
      <w:pPr>
        <w:pStyle w:val="BodyA"/>
        <w:spacing w:line="360" w:lineRule="auto"/>
      </w:pPr>
    </w:p>
    <w:p w14:paraId="0A4ECE04" w14:textId="77777777" w:rsidR="00627D30" w:rsidRDefault="00627D30" w:rsidP="00627D30">
      <w:pPr>
        <w:pStyle w:val="Heading3"/>
        <w:spacing w:line="360" w:lineRule="auto"/>
        <w:rPr>
          <w:rFonts w:ascii="Times New Roman"/>
          <w:color w:val="000000"/>
        </w:rPr>
      </w:pPr>
      <w:bookmarkStart w:id="10" w:name="_Toc278901392"/>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0C422CF9" w14:textId="77777777" w:rsidR="00627D30" w:rsidRPr="00F67DB9" w:rsidRDefault="00627D30" w:rsidP="00627D30">
      <w:pPr>
        <w:pStyle w:val="BodyA"/>
      </w:pPr>
    </w:p>
    <w:p w14:paraId="5B515072" w14:textId="3AD4772F" w:rsidR="00627D30" w:rsidRDefault="00627D30" w:rsidP="00627D30">
      <w:pPr>
        <w:pStyle w:val="BodyA"/>
        <w:spacing w:line="360" w:lineRule="auto"/>
        <w:jc w:val="both"/>
      </w:pPr>
      <w:r>
        <w:t xml:space="preserve">In architecture 6, we use normalized RGB value to classify the object. So we will choose the direction based on both intensity and poisonous. </w:t>
      </w:r>
      <w:r w:rsidR="008B61F7">
        <w:t>W</w:t>
      </w:r>
      <w:r>
        <w:t xml:space="preserve">e will choose the most intense direction, </w:t>
      </w:r>
      <w:r w:rsidR="008B61F7">
        <w:t xml:space="preserve">which has nonpoisonous objects in order to avoid poisonous </w:t>
      </w:r>
      <w:r w:rsidR="00E60F7C">
        <w:t>objects. In our direction neuron, it will take into consideration the output of LMS neuron. If LMS neuron consider</w:t>
      </w:r>
      <w:r w:rsidR="004010FA">
        <w:t>s</w:t>
      </w:r>
      <w:r w:rsidR="002843BE">
        <w:t xml:space="preserve"> the direction</w:t>
      </w:r>
      <w:r w:rsidR="00E60F7C">
        <w:t xml:space="preserve"> poisonous, direction neuron will grab another direction.</w:t>
      </w:r>
    </w:p>
    <w:p w14:paraId="45FE2267" w14:textId="77777777" w:rsidR="003617AF" w:rsidRDefault="003617AF" w:rsidP="00627D30">
      <w:pPr>
        <w:pStyle w:val="BodyA"/>
        <w:spacing w:line="360" w:lineRule="auto"/>
        <w:jc w:val="both"/>
      </w:pPr>
    </w:p>
    <w:p w14:paraId="1E94252A" w14:textId="24A36636" w:rsidR="003617AF" w:rsidRDefault="003617AF" w:rsidP="003617AF">
      <w:pPr>
        <w:pStyle w:val="Heading3"/>
        <w:spacing w:line="360" w:lineRule="auto"/>
        <w:rPr>
          <w:rFonts w:ascii="Times New Roman"/>
          <w:color w:val="000000"/>
        </w:rPr>
      </w:pPr>
      <w:r>
        <w:rPr>
          <w:rFonts w:ascii="Times New Roman"/>
          <w:color w:val="000000"/>
        </w:rPr>
        <w:t>2.9</w:t>
      </w:r>
      <w:r>
        <w:rPr>
          <w:rFonts w:ascii="Times New Roman"/>
          <w:color w:val="000000"/>
        </w:rPr>
        <w:t xml:space="preserve"> Archit</w:t>
      </w:r>
      <w:r w:rsidR="000718DF">
        <w:rPr>
          <w:rFonts w:ascii="Times New Roman"/>
          <w:color w:val="000000"/>
        </w:rPr>
        <w:t>ecture 8</w:t>
      </w:r>
      <w:r>
        <w:rPr>
          <w:rFonts w:ascii="Times New Roman"/>
          <w:color w:val="000000"/>
        </w:rPr>
        <w:t xml:space="preserve">: Eat </w:t>
      </w:r>
      <w:r w:rsidR="00A24C98">
        <w:rPr>
          <w:rFonts w:ascii="Times New Roman"/>
          <w:color w:val="000000"/>
        </w:rPr>
        <w:t xml:space="preserve">Few </w:t>
      </w:r>
      <w:r>
        <w:rPr>
          <w:rFonts w:ascii="Times New Roman"/>
          <w:color w:val="000000"/>
        </w:rPr>
        <w:t>Objects based on Neuron</w:t>
      </w:r>
      <w:r>
        <w:rPr>
          <w:rFonts w:ascii="Times New Roman"/>
          <w:color w:val="000000"/>
          <w:lang w:val="fr-FR"/>
        </w:rPr>
        <w:t xml:space="preserve"> </w:t>
      </w:r>
      <w:r>
        <w:rPr>
          <w:rFonts w:ascii="Times New Roman"/>
          <w:color w:val="000000"/>
        </w:rPr>
        <w:t>Classification using RGB Percentage</w:t>
      </w:r>
    </w:p>
    <w:p w14:paraId="417A94F2" w14:textId="26851CC4" w:rsidR="003617AF" w:rsidRDefault="00E91881" w:rsidP="00627D30">
      <w:pPr>
        <w:pStyle w:val="BodyA"/>
        <w:spacing w:line="360" w:lineRule="auto"/>
        <w:jc w:val="both"/>
      </w:pPr>
      <w:r>
        <w:t>In previous architectures, we eat foods from three</w:t>
      </w:r>
      <w:r w:rsidR="00510318">
        <w:t xml:space="preserve"> sides, 0, 1 and 7. But we know</w:t>
      </w:r>
      <w:r>
        <w:t xml:space="preserve"> that the </w:t>
      </w:r>
      <w:r w:rsidR="00510318">
        <w:t xml:space="preserve">light we check is direct light and the side index should be 0. So in this architecture, we will only eat food on side 0. </w:t>
      </w:r>
      <w:bookmarkStart w:id="11" w:name="_GoBack"/>
      <w:bookmarkEnd w:id="11"/>
    </w:p>
    <w:p w14:paraId="03ED2982" w14:textId="77777777" w:rsidR="005F3BA5" w:rsidRDefault="005F3BA5"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2" w:name="_Toc278901394"/>
      <w:r>
        <w:rPr>
          <w:rFonts w:ascii="Times New Roman"/>
        </w:rPr>
        <w:t>3. Results</w:t>
      </w:r>
      <w:bookmarkEnd w:id="12"/>
    </w:p>
    <w:p w14:paraId="2BC62538" w14:textId="371638A2" w:rsidR="00627D30" w:rsidRPr="00B0601B" w:rsidRDefault="00627D30" w:rsidP="00B0601B">
      <w:pPr>
        <w:pStyle w:val="Heading3"/>
        <w:spacing w:line="360" w:lineRule="auto"/>
        <w:rPr>
          <w:rFonts w:ascii="Times New Roman" w:eastAsia="Times New Roman" w:hAnsi="Times New Roman"/>
          <w:color w:val="000000"/>
        </w:rPr>
      </w:pPr>
      <w:bookmarkStart w:id="13" w:name="_Toc278901395"/>
      <w:r>
        <w:rPr>
          <w:rFonts w:ascii="Times New Roman"/>
          <w:color w:val="000000"/>
        </w:rPr>
        <w:t>3.1 Architecture 0: No movement, measure lifetime</w:t>
      </w:r>
      <w:bookmarkEnd w:id="13"/>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267EA6">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2361AEF3" w:rsidR="00627D30" w:rsidRDefault="000B7A14" w:rsidP="00267EA6">
            <w:pPr>
              <w:pStyle w:val="TableStyle1A"/>
              <w:jc w:val="center"/>
            </w:pPr>
            <w:r>
              <w:rPr>
                <w:rFonts w:ascii="Times New Roman"/>
              </w:rPr>
              <w:t>Table 1: Over 200 runs, every run of a stationary robot had a lifespan of 5001 cycles</w:t>
            </w:r>
          </w:p>
        </w:tc>
      </w:tr>
      <w:tr w:rsidR="00627D30" w14:paraId="6E42BA14" w14:textId="77777777" w:rsidTr="00267EA6">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267EA6">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267EA6">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267EA6">
            <w:pPr>
              <w:pStyle w:val="TableStyle2A"/>
              <w:jc w:val="center"/>
            </w:pPr>
            <w:r>
              <w:t>Lifetime Standard Deviation</w:t>
            </w:r>
          </w:p>
        </w:tc>
      </w:tr>
      <w:tr w:rsidR="00627D30" w14:paraId="31DA1C96" w14:textId="77777777" w:rsidTr="00267EA6">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62B51537" w:rsidR="00627D30" w:rsidRDefault="00627D30" w:rsidP="00267EA6">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4AA98125" w:rsidR="00627D30" w:rsidRDefault="00525857" w:rsidP="00267EA6">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2DDE186B" w:rsidR="00627D30" w:rsidRDefault="00525857" w:rsidP="00267EA6">
            <w:pPr>
              <w:pStyle w:val="Body"/>
              <w:jc w:val="center"/>
            </w:pPr>
            <w:r>
              <w:t>0</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Default="00627D30" w:rsidP="00627D30">
      <w:pPr>
        <w:pStyle w:val="Heading3"/>
        <w:spacing w:line="360" w:lineRule="auto"/>
        <w:rPr>
          <w:rFonts w:ascii="Times New Roman" w:eastAsia="Times New Roman" w:hAnsi="Times New Roman"/>
          <w:color w:val="000000"/>
        </w:rPr>
      </w:pPr>
      <w:bookmarkStart w:id="14" w:name="_Toc278901396"/>
      <w:r>
        <w:rPr>
          <w:rFonts w:ascii="Times New Roman"/>
          <w:color w:val="000000"/>
        </w:rPr>
        <w:t>3.2 Architecture 1: Movement, measure lifetime as a function of speed without eating food</w:t>
      </w:r>
      <w:bookmarkEnd w:id="14"/>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lastRenderedPageBreak/>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7777777" w:rsidR="00627D30" w:rsidRPr="0055671B" w:rsidRDefault="00627D30" w:rsidP="00627D30">
      <w:pPr>
        <w:pStyle w:val="BodyA"/>
        <w:spacing w:line="360" w:lineRule="auto"/>
        <w:ind w:firstLine="360"/>
        <w:jc w:val="center"/>
      </w:pPr>
      <w:r>
        <w:rPr>
          <w:rFonts w:ascii="Times New Roman"/>
        </w:rPr>
        <w:t>Figure 4: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7777777" w:rsidR="00627D30" w:rsidRDefault="00627D30" w:rsidP="00627D30">
      <w:pPr>
        <w:pStyle w:val="BodyA"/>
        <w:spacing w:line="360" w:lineRule="auto"/>
        <w:ind w:firstLine="360"/>
        <w:jc w:val="center"/>
      </w:pPr>
      <w:r>
        <w:rPr>
          <w:rFonts w:ascii="Times New Roman"/>
        </w:rPr>
        <w:t>Figure 5: Linear function of the life cycles with respect to the Robots speed.</w:t>
      </w:r>
    </w:p>
    <w:p w14:paraId="7AABC13C" w14:textId="77777777" w:rsidR="00627D30" w:rsidRDefault="00627D30" w:rsidP="00627D30">
      <w:pPr>
        <w:pStyle w:val="BodyA"/>
        <w:spacing w:line="360" w:lineRule="auto"/>
        <w:ind w:firstLine="360"/>
        <w:jc w:val="center"/>
      </w:pPr>
    </w:p>
    <w:p w14:paraId="2A2123BB" w14:textId="77777777" w:rsidR="00627D30"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effect on the life span of the robot, as the life span, with constant speed, showed no change. Therefore, the standard deviation for the lifetime at the same speed with head rotation is 0.</w:t>
      </w:r>
    </w:p>
    <w:p w14:paraId="546481A4" w14:textId="77777777" w:rsidR="00627D30" w:rsidRDefault="00627D30" w:rsidP="00627D30">
      <w:pPr>
        <w:pStyle w:val="BodyA"/>
        <w:spacing w:line="360" w:lineRule="auto"/>
        <w:ind w:firstLine="360"/>
        <w:jc w:val="both"/>
        <w:rPr>
          <w:rFonts w:ascii="Times New Roman"/>
        </w:rPr>
      </w:pPr>
    </w:p>
    <w:p w14:paraId="2ECE6013" w14:textId="77777777" w:rsidR="00627D30" w:rsidRDefault="00627D30" w:rsidP="00627D30">
      <w:pPr>
        <w:pStyle w:val="BodyA"/>
        <w:spacing w:line="360" w:lineRule="auto"/>
        <w:ind w:firstLine="360"/>
        <w:jc w:val="both"/>
        <w:rPr>
          <w:rFonts w:ascii="Times New Roman"/>
        </w:rPr>
      </w:pPr>
    </w:p>
    <w:p w14:paraId="3E48772B" w14:textId="77777777" w:rsidR="00627D30" w:rsidRDefault="00627D30" w:rsidP="00627D30">
      <w:pPr>
        <w:pStyle w:val="BodyA"/>
        <w:spacing w:line="360" w:lineRule="auto"/>
        <w:ind w:firstLine="360"/>
        <w:jc w:val="both"/>
        <w:rPr>
          <w:rFonts w:ascii="Times New Roman"/>
        </w:rPr>
      </w:pPr>
    </w:p>
    <w:p w14:paraId="7D108449" w14:textId="77777777" w:rsidR="00627D30" w:rsidRDefault="00627D30" w:rsidP="00627D30">
      <w:pPr>
        <w:pStyle w:val="BodyA"/>
        <w:spacing w:line="360" w:lineRule="auto"/>
        <w:ind w:firstLine="360"/>
        <w:jc w:val="both"/>
        <w:rPr>
          <w:rFonts w:ascii="Times New Roman"/>
        </w:rPr>
      </w:pPr>
    </w:p>
    <w:p w14:paraId="7DAFD249" w14:textId="77777777" w:rsidR="00627D30" w:rsidRDefault="00627D30" w:rsidP="00627D30">
      <w:pPr>
        <w:pStyle w:val="BodyA"/>
        <w:spacing w:line="360" w:lineRule="auto"/>
        <w:ind w:firstLine="360"/>
        <w:jc w:val="both"/>
        <w:rPr>
          <w:rFonts w:ascii="Times New Roman"/>
        </w:rPr>
      </w:pPr>
    </w:p>
    <w:p w14:paraId="5D233EC4" w14:textId="77777777" w:rsidR="00627D30" w:rsidRDefault="00627D30" w:rsidP="00627D30">
      <w:pPr>
        <w:pStyle w:val="BodyA"/>
        <w:spacing w:line="360" w:lineRule="auto"/>
        <w:ind w:firstLine="360"/>
        <w:jc w:val="both"/>
        <w:rPr>
          <w:rFonts w:ascii="Times New Roman"/>
        </w:rPr>
      </w:pPr>
    </w:p>
    <w:p w14:paraId="2C2BD5F9" w14:textId="77777777" w:rsidR="00627D30" w:rsidRDefault="00627D30" w:rsidP="00627D30">
      <w:pPr>
        <w:pStyle w:val="BodyA"/>
        <w:spacing w:line="360" w:lineRule="auto"/>
        <w:ind w:firstLine="360"/>
        <w:jc w:val="both"/>
      </w:pPr>
    </w:p>
    <w:p w14:paraId="28BC7319" w14:textId="77777777" w:rsidR="00627D30" w:rsidRDefault="00627D30" w:rsidP="00627D30">
      <w:pPr>
        <w:pStyle w:val="Heading3"/>
        <w:spacing w:line="360" w:lineRule="auto"/>
        <w:rPr>
          <w:rFonts w:ascii="Times New Roman"/>
          <w:color w:val="000000"/>
        </w:rPr>
      </w:pPr>
      <w:bookmarkStart w:id="15" w:name="_Toc278901397"/>
      <w:r>
        <w:rPr>
          <w:rFonts w:ascii="Times New Roman"/>
          <w:color w:val="000000"/>
        </w:rPr>
        <w:t>3.3 Architecture 2: Movement, measure lifetime as a function of speed with eating food</w:t>
      </w:r>
      <w:bookmarkEnd w:id="15"/>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77777777" w:rsidR="00627D30" w:rsidRDefault="00627D30" w:rsidP="00627D30">
      <w:pPr>
        <w:pStyle w:val="BodyA"/>
        <w:spacing w:line="360" w:lineRule="auto"/>
        <w:jc w:val="center"/>
      </w:pPr>
      <w:r>
        <w:rPr>
          <w:rFonts w:ascii="Times New Roman"/>
        </w:rPr>
        <w:t xml:space="preserve">Figure 6: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267EA6">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77777777" w:rsidR="00627D30" w:rsidRDefault="00627D30" w:rsidP="00267EA6">
            <w:pPr>
              <w:pStyle w:val="TableStyle1A"/>
              <w:jc w:val="center"/>
            </w:pPr>
            <w:r>
              <w:t>Robot Lifetime Mean and Standard Deviation for Different Speed Rate</w:t>
            </w:r>
          </w:p>
        </w:tc>
      </w:tr>
      <w:tr w:rsidR="00627D30" w14:paraId="0BD18DCA"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267EA6">
            <w:pPr>
              <w:pStyle w:val="TableStyle2A"/>
              <w:jc w:val="center"/>
            </w:pPr>
            <w:r>
              <w:t>Lifetime Standard Deviation</w:t>
            </w:r>
          </w:p>
        </w:tc>
      </w:tr>
      <w:tr w:rsidR="00627D30" w14:paraId="57C4F64C"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267EA6">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267EA6">
            <w:pPr>
              <w:pStyle w:val="Body"/>
              <w:jc w:val="center"/>
            </w:pPr>
            <w:r>
              <w:t>884</w:t>
            </w:r>
          </w:p>
        </w:tc>
      </w:tr>
      <w:tr w:rsidR="00627D30" w14:paraId="1F35743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267EA6">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267EA6">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267EA6">
            <w:pPr>
              <w:pStyle w:val="Body"/>
              <w:jc w:val="center"/>
            </w:pPr>
            <w:r>
              <w:t>973</w:t>
            </w:r>
          </w:p>
        </w:tc>
      </w:tr>
      <w:tr w:rsidR="00627D30" w14:paraId="32041475"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267EA6">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267EA6">
            <w:pPr>
              <w:pStyle w:val="Body"/>
              <w:jc w:val="center"/>
            </w:pPr>
            <w:r>
              <w:t>849</w:t>
            </w:r>
          </w:p>
        </w:tc>
      </w:tr>
      <w:tr w:rsidR="00627D30" w14:paraId="550BACB8"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267EA6">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267EA6">
            <w:pPr>
              <w:pStyle w:val="Body"/>
              <w:jc w:val="center"/>
            </w:pPr>
            <w:r>
              <w:t>765</w:t>
            </w:r>
          </w:p>
        </w:tc>
      </w:tr>
      <w:tr w:rsidR="00627D30" w14:paraId="74CF582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267EA6">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267EA6">
            <w:pPr>
              <w:pStyle w:val="Body"/>
              <w:jc w:val="center"/>
            </w:pPr>
            <w:r>
              <w:t>832</w:t>
            </w:r>
          </w:p>
        </w:tc>
      </w:tr>
      <w:tr w:rsidR="00627D30" w14:paraId="57A0711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267EA6">
            <w:pPr>
              <w:pStyle w:val="Body"/>
              <w:jc w:val="center"/>
            </w:pPr>
            <w:r>
              <w:t>827</w:t>
            </w:r>
          </w:p>
        </w:tc>
      </w:tr>
      <w:tr w:rsidR="00627D30" w14:paraId="6CACA52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267EA6">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088E9120" w14:textId="77777777" w:rsidR="00627D30" w:rsidRDefault="00627D30" w:rsidP="00627D30">
      <w:pPr>
        <w:pStyle w:val="BodyA"/>
        <w:spacing w:line="360" w:lineRule="auto"/>
        <w:jc w:val="center"/>
      </w:pPr>
      <w:r>
        <w:rPr>
          <w:rFonts w:ascii="Times New Roman"/>
        </w:rPr>
        <w:t xml:space="preserve">Table 2: </w:t>
      </w:r>
      <w:r>
        <w:t>Robot lifetime mean and standard deviation for different speed rate for comparison with future architectures.</w:t>
      </w: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6" w:name="_Toc278901398"/>
      <w:r w:rsidRPr="00A40C2C">
        <w:rPr>
          <w:rFonts w:ascii="Times New Roman"/>
          <w:color w:val="000000" w:themeColor="text1"/>
        </w:rPr>
        <w:t xml:space="preserve">3.4 </w:t>
      </w:r>
      <w:r w:rsidRPr="00A40C2C">
        <w:rPr>
          <w:color w:val="000000" w:themeColor="text1"/>
        </w:rPr>
        <w:t>Architecture 3: Neuronal Classification of food</w:t>
      </w:r>
      <w:bookmarkEnd w:id="16"/>
    </w:p>
    <w:p w14:paraId="44FE4BD0" w14:textId="77777777" w:rsidR="00627D30" w:rsidRDefault="00627D30" w:rsidP="00627D3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14:paraId="622A8637"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77777777" w:rsidR="00627D30" w:rsidRDefault="00627D30" w:rsidP="00267EA6">
            <w:pPr>
              <w:pStyle w:val="TableStyle1"/>
              <w:spacing w:line="360" w:lineRule="auto"/>
              <w:jc w:val="center"/>
              <w:rPr>
                <w:u w:color="000000"/>
              </w:rPr>
            </w:pPr>
            <w:r>
              <w:t>Table … Classification Neuron Weights after training</w:t>
            </w:r>
          </w:p>
        </w:tc>
      </w:tr>
      <w:tr w:rsidR="00627D30" w14:paraId="1AF74104"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267EA6">
            <w:pPr>
              <w:pStyle w:val="TableStyle2"/>
              <w:spacing w:line="360" w:lineRule="auto"/>
              <w:jc w:val="center"/>
              <w:rPr>
                <w:u w:color="000000"/>
              </w:rPr>
            </w:pPr>
            <w:r>
              <w:t>3</w:t>
            </w:r>
          </w:p>
        </w:tc>
      </w:tr>
      <w:tr w:rsidR="00627D30" w14:paraId="264F9918"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267EA6">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267EA6">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267EA6">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267EA6">
            <w:pPr>
              <w:pStyle w:val="BodyA"/>
              <w:spacing w:line="360" w:lineRule="auto"/>
              <w:jc w:val="center"/>
            </w:pPr>
            <w:r>
              <w:rPr>
                <w:rFonts w:ascii="Times New Roman"/>
              </w:rPr>
              <w:t>-0.0570887</w:t>
            </w:r>
          </w:p>
        </w:tc>
      </w:tr>
    </w:tbl>
    <w:p w14:paraId="56B0F413" w14:textId="77777777" w:rsidR="00627D30" w:rsidRDefault="00627D30" w:rsidP="00627D30">
      <w:pPr>
        <w:pStyle w:val="BodyA"/>
        <w:spacing w:line="360" w:lineRule="auto"/>
        <w:jc w:val="center"/>
      </w:pPr>
    </w:p>
    <w:p w14:paraId="5D906C3F" w14:textId="77777777" w:rsidR="00627D30" w:rsidRDefault="00627D30" w:rsidP="00627D30">
      <w:pPr>
        <w:pStyle w:val="BodyA"/>
        <w:spacing w:line="360" w:lineRule="auto"/>
        <w:jc w:val="center"/>
      </w:pPr>
      <w:r>
        <w:rPr>
          <w:rFonts w:ascii="Times New Roman"/>
        </w:rPr>
        <w:t>Table 3: Root mean squared error (RMSE) vs. lifetime training result</w:t>
      </w:r>
    </w:p>
    <w:p w14:paraId="08958395" w14:textId="77777777" w:rsidR="00627D30" w:rsidRDefault="00627D30" w:rsidP="00627D30">
      <w:pPr>
        <w:pStyle w:val="BodyA"/>
        <w:spacing w:line="360" w:lineRule="auto"/>
        <w:jc w:val="center"/>
      </w:pPr>
    </w:p>
    <w:p w14:paraId="6AE5A4AC" w14:textId="77777777" w:rsidR="00627D30" w:rsidRDefault="00627D30" w:rsidP="00627D30">
      <w:pPr>
        <w:pStyle w:val="BodyA"/>
        <w:spacing w:line="360" w:lineRule="auto"/>
        <w:jc w:val="both"/>
        <w:rPr>
          <w:rFonts w:ascii="Times New Roman"/>
        </w:rPr>
      </w:pPr>
      <w:r>
        <w:rPr>
          <w:rFonts w:ascii="Times New Roman"/>
        </w:rPr>
        <w:t xml:space="preserve">Table 3 shows the training results for the classification neuron. We could see that at the beginning the RMS drops very quickly and dramatically. However, after a few cycles, the RMS values is stabilized but still tremble within 0.2 and 0.35. So we could see that the neuron is </w:t>
      </w:r>
      <w:r>
        <w:rPr>
          <w:rFonts w:ascii="Times New Roman"/>
        </w:rPr>
        <w:lastRenderedPageBreak/>
        <w:t xml:space="preserve">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267EA6" w:rsidRDefault="00267EA6"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418D91A3" w14:textId="77777777" w:rsidR="00267EA6" w:rsidRDefault="00267EA6"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7777777" w:rsidR="00627D30" w:rsidRPr="00171601" w:rsidRDefault="00627D30" w:rsidP="00627D30">
      <w:pPr>
        <w:pStyle w:val="BodyA"/>
        <w:spacing w:line="360" w:lineRule="auto"/>
        <w:jc w:val="center"/>
      </w:pPr>
      <w:r>
        <w:rPr>
          <w:rFonts w:ascii="Times New Roman"/>
        </w:rPr>
        <w:t>Figure 7: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Default="00627D30" w:rsidP="00627D30">
      <w:pPr>
        <w:pStyle w:val="Heading3"/>
        <w:spacing w:line="360" w:lineRule="auto"/>
        <w:rPr>
          <w:color w:val="000000" w:themeColor="text1"/>
        </w:rPr>
      </w:pPr>
      <w:bookmarkStart w:id="17" w:name="_Toc278901399"/>
      <w:r>
        <w:rPr>
          <w:rFonts w:ascii="Times New Roman"/>
          <w:color w:val="000000" w:themeColor="text1"/>
        </w:rPr>
        <w:t>3.5 Architecture 4: Neuronal Movement towards brightest object</w:t>
      </w:r>
      <w:bookmarkEnd w:id="17"/>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w:t>
      </w:r>
      <w:r>
        <w:rPr>
          <w:rFonts w:ascii="Times New Roman"/>
        </w:rPr>
        <w:lastRenderedPageBreak/>
        <w:t xml:space="preserve">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267EA6" w:rsidRDefault="00267EA6"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393548D" w14:textId="77777777" w:rsidR="00267EA6" w:rsidRDefault="00267EA6"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27626226" w14:textId="77777777" w:rsidR="00627D30" w:rsidRDefault="00627D30" w:rsidP="00627D30">
      <w:pPr>
        <w:pStyle w:val="BodyA"/>
        <w:spacing w:line="360" w:lineRule="auto"/>
        <w:jc w:val="center"/>
        <w:rPr>
          <w:rFonts w:ascii="Times New Roman"/>
        </w:rP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045C1CF5" w14:textId="77777777" w:rsidR="00627D30" w:rsidRDefault="00627D30" w:rsidP="00627D30">
      <w:pPr>
        <w:pStyle w:val="BodyA"/>
        <w:spacing w:line="360" w:lineRule="auto"/>
        <w:jc w:val="center"/>
        <w:rPr>
          <w:rFonts w:ascii="Times New Roman"/>
        </w:rPr>
      </w:pPr>
    </w:p>
    <w:p w14:paraId="5CCF8B9D" w14:textId="77777777" w:rsidR="00627D30" w:rsidRPr="00C87177" w:rsidRDefault="00627D30" w:rsidP="00627D30">
      <w:pPr>
        <w:pStyle w:val="Heading3"/>
        <w:spacing w:line="360" w:lineRule="auto"/>
        <w:rPr>
          <w:rFonts w:ascii="Times New Roman" w:eastAsia="Times New Roman" w:hAnsi="Times New Roman"/>
          <w:color w:val="000000" w:themeColor="text1"/>
        </w:rPr>
      </w:pPr>
      <w:bookmarkStart w:id="18" w:name="_Toc278901400"/>
      <w:r w:rsidRPr="00C87177">
        <w:rPr>
          <w:rFonts w:ascii="Times New Roman"/>
          <w:color w:val="000000" w:themeColor="text1"/>
        </w:rPr>
        <w:t>3.6 Architecture 5: Eat objects based on neuronal classification</w:t>
      </w:r>
      <w:bookmarkEnd w:id="18"/>
    </w:p>
    <w:p w14:paraId="212BF11C" w14:textId="77777777" w:rsidR="00627D30" w:rsidRDefault="00627D30" w:rsidP="00627D30">
      <w:pPr>
        <w:pStyle w:val="BodyA"/>
        <w:spacing w:line="360" w:lineRule="auto"/>
      </w:pPr>
      <w:r>
        <w:t>In this architecture, the neuron architecture will classify and eat food based on that classification. Also, a direction change will be made based on figure 3 network.</w:t>
      </w:r>
    </w:p>
    <w:p w14:paraId="2DCD884E" w14:textId="77777777" w:rsidR="00627D30" w:rsidRDefault="00627D30"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77777777" w:rsidR="00627D30" w:rsidRDefault="00627D30" w:rsidP="00267EA6">
            <w:pPr>
              <w:pStyle w:val="TableStyle1A"/>
              <w:jc w:val="center"/>
            </w:pPr>
            <w:r>
              <w:t>Robot Lifetime Mean and Standard Deviation for Different Speed Rate</w:t>
            </w:r>
          </w:p>
        </w:tc>
      </w:tr>
      <w:tr w:rsidR="00627D30" w14:paraId="5CB5071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267EA6">
            <w:pPr>
              <w:pStyle w:val="TableStyle2A"/>
              <w:jc w:val="center"/>
            </w:pPr>
            <w:r>
              <w:t>Lifetime Standard Deviation</w:t>
            </w:r>
          </w:p>
        </w:tc>
      </w:tr>
      <w:tr w:rsidR="00627D30" w14:paraId="2DDAFE1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267EA6">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267EA6">
            <w:pPr>
              <w:pStyle w:val="Body"/>
              <w:jc w:val="center"/>
            </w:pPr>
            <w:r>
              <w:t>878.8</w:t>
            </w:r>
          </w:p>
        </w:tc>
      </w:tr>
      <w:tr w:rsidR="00627D30" w14:paraId="25C0C2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267EA6">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267EA6">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267EA6">
            <w:pPr>
              <w:pStyle w:val="Body"/>
              <w:jc w:val="center"/>
            </w:pPr>
            <w:r>
              <w:t>965.2</w:t>
            </w:r>
          </w:p>
        </w:tc>
      </w:tr>
      <w:tr w:rsidR="00627D30" w14:paraId="44EC794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267EA6">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267EA6">
            <w:pPr>
              <w:pStyle w:val="Body"/>
              <w:jc w:val="center"/>
            </w:pPr>
            <w:r>
              <w:t>963.7</w:t>
            </w:r>
          </w:p>
        </w:tc>
      </w:tr>
      <w:tr w:rsidR="00627D30" w14:paraId="1CE324D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267EA6">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267EA6">
            <w:pPr>
              <w:pStyle w:val="Body"/>
              <w:jc w:val="center"/>
            </w:pPr>
            <w:r>
              <w:t>1044.4</w:t>
            </w:r>
          </w:p>
        </w:tc>
      </w:tr>
      <w:tr w:rsidR="00627D30" w14:paraId="576DE1D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267EA6">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267EA6">
            <w:pPr>
              <w:pStyle w:val="Body"/>
              <w:jc w:val="center"/>
            </w:pPr>
            <w:r>
              <w:t>1661.2</w:t>
            </w:r>
          </w:p>
        </w:tc>
      </w:tr>
      <w:tr w:rsidR="00627D30" w14:paraId="4710993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267EA6">
            <w:pPr>
              <w:pStyle w:val="Body"/>
              <w:jc w:val="center"/>
            </w:pPr>
            <w:r>
              <w:t>1644.7</w:t>
            </w:r>
          </w:p>
        </w:tc>
      </w:tr>
      <w:tr w:rsidR="00627D30" w14:paraId="1D269AF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267EA6">
            <w:pPr>
              <w:pStyle w:val="Body"/>
              <w:jc w:val="center"/>
            </w:pPr>
            <w:r>
              <w:t>1644.7</w:t>
            </w:r>
          </w:p>
        </w:tc>
      </w:tr>
    </w:tbl>
    <w:p w14:paraId="6D13AA67" w14:textId="77777777" w:rsidR="00627D30" w:rsidRDefault="00627D30" w:rsidP="00627D30">
      <w:pPr>
        <w:pStyle w:val="BodyA"/>
        <w:spacing w:line="360" w:lineRule="auto"/>
        <w:jc w:val="center"/>
      </w:pPr>
    </w:p>
    <w:p w14:paraId="267D25DC" w14:textId="77777777" w:rsidR="00627D30" w:rsidRDefault="00627D30" w:rsidP="00627D30">
      <w:pPr>
        <w:pStyle w:val="BodyA"/>
        <w:spacing w:line="360" w:lineRule="auto"/>
        <w:jc w:val="center"/>
      </w:pPr>
      <w:r>
        <w:rPr>
          <w:rFonts w:ascii="Times New Roman"/>
        </w:rPr>
        <w:t xml:space="preserve">Table 4: </w:t>
      </w:r>
      <w:r>
        <w:t>Robot lifetime mean and standard deviation for different speed rate for comparison with future architectures.</w:t>
      </w:r>
    </w:p>
    <w:p w14:paraId="2A2226E4" w14:textId="77777777" w:rsidR="00627D30" w:rsidRDefault="00627D30" w:rsidP="00627D30">
      <w:pPr>
        <w:pStyle w:val="BodyA"/>
        <w:spacing w:line="360" w:lineRule="auto"/>
        <w:jc w:val="center"/>
      </w:pPr>
      <w:r>
        <w:rPr>
          <w:noProof/>
        </w:rPr>
        <w:drawing>
          <wp:inline distT="0" distB="0" distL="0" distR="0" wp14:anchorId="34ECE983" wp14:editId="7FC7115D">
            <wp:extent cx="4457700" cy="3554054"/>
            <wp:effectExtent l="0" t="0" r="0" b="254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7700" cy="3554054"/>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77777777" w:rsidR="00627D30" w:rsidRDefault="00627D30" w:rsidP="00627D30">
      <w:pPr>
        <w:pStyle w:val="BodyA"/>
        <w:spacing w:line="360" w:lineRule="auto"/>
        <w:jc w:val="center"/>
        <w:rPr>
          <w:rFonts w:ascii="Times New Roman"/>
        </w:rPr>
      </w:pPr>
      <w:r>
        <w:rPr>
          <w:rFonts w:ascii="Times New Roman"/>
        </w:rPr>
        <w:t xml:space="preserve">Figure 9: </w:t>
      </w:r>
      <w:r>
        <w:rPr>
          <w:rFonts w:hAnsi="Times New Roman"/>
        </w:rPr>
        <w:t xml:space="preserve"> </w:t>
      </w:r>
      <w:r>
        <w:rPr>
          <w:rFonts w:ascii="Times New Roman"/>
        </w:rPr>
        <w:t>Standard deviation plotted as a line. We can see the standard deviation levels out once the speed is constant.</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lastRenderedPageBreak/>
        <w:drawing>
          <wp:inline distT="0" distB="0" distL="0" distR="0" wp14:anchorId="12F227A1" wp14:editId="6EE7154A">
            <wp:extent cx="5029200" cy="3772034"/>
            <wp:effectExtent l="0" t="0" r="0" b="1270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3772034"/>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77777777" w:rsidR="00627D30" w:rsidRDefault="00627D30" w:rsidP="00627D30">
      <w:pPr>
        <w:pStyle w:val="BodyA"/>
        <w:spacing w:line="360" w:lineRule="auto"/>
        <w:jc w:val="cente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71B36460" w14:textId="77777777" w:rsidR="00627D30" w:rsidRDefault="00627D30" w:rsidP="00627D30">
      <w:pPr>
        <w:pStyle w:val="BodyA"/>
        <w:spacing w:line="360" w:lineRule="auto"/>
        <w:jc w:val="center"/>
      </w:pPr>
    </w:p>
    <w:p w14:paraId="2AAFD6A8" w14:textId="35FE04E4"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C22BB4">
        <w:rPr>
          <w:rFonts w:ascii="Times New Roman"/>
          <w:color w:val="000000" w:themeColor="text1"/>
        </w:rPr>
        <w:t xml:space="preserve">7 </w:t>
      </w:r>
      <w:r w:rsidR="00C22BB4">
        <w:rPr>
          <w:rFonts w:ascii="Times New Roman"/>
          <w:color w:val="000000"/>
        </w:rPr>
        <w:t>Architecture 6: Neuronal Classification of food using Food RGB Percentage</w:t>
      </w: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3D1CCC" w14:paraId="5ED792E3"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1FBE62" w14:textId="77777777" w:rsidR="003D1CCC" w:rsidRDefault="003D1CCC" w:rsidP="00267EA6">
            <w:pPr>
              <w:pStyle w:val="TableStyle1"/>
              <w:spacing w:line="360" w:lineRule="auto"/>
              <w:jc w:val="center"/>
              <w:rPr>
                <w:u w:color="000000"/>
              </w:rPr>
            </w:pPr>
            <w:r>
              <w:t>Table … Classification Neuron Weights after training</w:t>
            </w:r>
          </w:p>
        </w:tc>
      </w:tr>
      <w:tr w:rsidR="003D1CCC" w14:paraId="1F68352B"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F2AEDC7" w14:textId="77777777" w:rsidR="003D1CCC" w:rsidRDefault="003D1CCC"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F0A090" w14:textId="77777777" w:rsidR="003D1CCC" w:rsidRDefault="003D1CCC"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4CBA23" w14:textId="77777777" w:rsidR="003D1CCC" w:rsidRDefault="003D1CCC"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88D9413" w14:textId="77777777" w:rsidR="003D1CCC" w:rsidRDefault="003D1CCC"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76820F" w14:textId="77777777" w:rsidR="003D1CCC" w:rsidRDefault="003D1CCC" w:rsidP="00267EA6">
            <w:pPr>
              <w:pStyle w:val="TableStyle2"/>
              <w:spacing w:line="360" w:lineRule="auto"/>
              <w:jc w:val="center"/>
              <w:rPr>
                <w:u w:color="000000"/>
              </w:rPr>
            </w:pPr>
            <w:r>
              <w:t>3</w:t>
            </w:r>
          </w:p>
        </w:tc>
      </w:tr>
      <w:tr w:rsidR="003D1CCC" w14:paraId="691E4679"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BCC838A" w14:textId="77777777" w:rsidR="003D1CCC" w:rsidRDefault="003D1CCC"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FDF4BED" w14:textId="2FACA5DD" w:rsidR="003D1CCC" w:rsidRDefault="00B43EA4" w:rsidP="00B43EA4">
            <w:pPr>
              <w:pStyle w:val="BodyA"/>
              <w:spacing w:line="360" w:lineRule="auto"/>
              <w:jc w:val="center"/>
            </w:pPr>
            <w:r>
              <w:rPr>
                <w:rFonts w:ascii="Helvetica" w:hAnsi="Helvetica" w:cs="Helvetica"/>
              </w:rPr>
              <w:t>0.</w:t>
            </w:r>
            <w:r w:rsidR="00705277">
              <w:rPr>
                <w:rFonts w:ascii="Helvetica" w:hAnsi="Helvetica" w:cs="Helvetica"/>
              </w:rPr>
              <w:t>036401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470BA9B" w14:textId="374FD94C" w:rsidR="003D1CCC" w:rsidRDefault="00724031" w:rsidP="00267EA6">
            <w:pPr>
              <w:pStyle w:val="BodyA"/>
              <w:spacing w:line="360" w:lineRule="auto"/>
              <w:jc w:val="center"/>
            </w:pPr>
            <w:r>
              <w:rPr>
                <w:rFonts w:ascii="Times New Roman"/>
              </w:rPr>
              <w:t>-0</w:t>
            </w:r>
            <w:r w:rsidR="003D1CCC">
              <w:rPr>
                <w:rFonts w:ascii="Times New Roman"/>
              </w:rPr>
              <w:t>.</w:t>
            </w:r>
            <w:r w:rsidR="00705277">
              <w:rPr>
                <w:rFonts w:ascii="Helvetica" w:hAnsi="Helvetica" w:cs="Helvetica"/>
              </w:rPr>
              <w:t>46299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B3C1B8" w14:textId="599E57CD" w:rsidR="003D1CCC" w:rsidRDefault="00705277" w:rsidP="00705277">
            <w:pPr>
              <w:pStyle w:val="BodyA"/>
              <w:spacing w:line="360" w:lineRule="auto"/>
              <w:jc w:val="center"/>
            </w:pPr>
            <w:r>
              <w:rPr>
                <w:rFonts w:ascii="Helvetica" w:hAnsi="Helvetica" w:cs="Helvetica"/>
              </w:rPr>
              <w:t>1.26562</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1BA1E3" w14:textId="1444ECA4" w:rsidR="003D1CCC" w:rsidRDefault="00724031" w:rsidP="00267EA6">
            <w:pPr>
              <w:pStyle w:val="BodyA"/>
              <w:spacing w:line="360" w:lineRule="auto"/>
              <w:jc w:val="center"/>
            </w:pPr>
            <w:r>
              <w:rPr>
                <w:rFonts w:ascii="Times New Roman"/>
              </w:rPr>
              <w:t>-0.</w:t>
            </w:r>
            <w:r w:rsidR="00705277">
              <w:rPr>
                <w:rFonts w:ascii="Helvetica" w:hAnsi="Helvetica" w:cs="Helvetica"/>
              </w:rPr>
              <w:t>833772</w:t>
            </w:r>
          </w:p>
        </w:tc>
      </w:tr>
    </w:tbl>
    <w:p w14:paraId="35F098B9" w14:textId="77777777" w:rsidR="003D1CCC" w:rsidRDefault="003D1CCC" w:rsidP="00627D30">
      <w:pPr>
        <w:pStyle w:val="BodyA"/>
        <w:spacing w:line="360" w:lineRule="auto"/>
        <w:jc w:val="center"/>
        <w:rPr>
          <w:rFonts w:ascii="Helvetica" w:hAnsi="Helvetica" w:cs="Helvetica"/>
        </w:rPr>
      </w:pPr>
    </w:p>
    <w:p w14:paraId="0305E5AF" w14:textId="38FD3757" w:rsidR="00B43EA4" w:rsidRDefault="005B5901" w:rsidP="00627D30">
      <w:pPr>
        <w:pStyle w:val="BodyA"/>
        <w:spacing w:line="360" w:lineRule="auto"/>
        <w:jc w:val="center"/>
        <w:rPr>
          <w:rFonts w:ascii="Helvetica" w:hAnsi="Helvetica" w:cs="Helvetica"/>
        </w:rPr>
      </w:pPr>
      <w:r>
        <w:rPr>
          <w:rFonts w:ascii="Helvetica" w:hAnsi="Helvetica" w:cs="Helvetica"/>
          <w:noProof/>
        </w:rPr>
        <w:lastRenderedPageBreak/>
        <w:drawing>
          <wp:inline distT="0" distB="0" distL="0" distR="0" wp14:anchorId="6540E4A9" wp14:editId="0987EDF4">
            <wp:extent cx="3951698" cy="2963774"/>
            <wp:effectExtent l="0" t="0" r="1079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6_pic.png"/>
                    <pic:cNvPicPr/>
                  </pic:nvPicPr>
                  <pic:blipFill>
                    <a:blip r:embed="rId19">
                      <a:extLst>
                        <a:ext uri="{28A0092B-C50C-407E-A947-70E740481C1C}">
                          <a14:useLocalDpi xmlns:a14="http://schemas.microsoft.com/office/drawing/2010/main" val="0"/>
                        </a:ext>
                      </a:extLst>
                    </a:blip>
                    <a:stretch>
                      <a:fillRect/>
                    </a:stretch>
                  </pic:blipFill>
                  <pic:spPr>
                    <a:xfrm>
                      <a:off x="0" y="0"/>
                      <a:ext cx="3951698" cy="2963774"/>
                    </a:xfrm>
                    <a:prstGeom prst="rect">
                      <a:avLst/>
                    </a:prstGeom>
                  </pic:spPr>
                </pic:pic>
              </a:graphicData>
            </a:graphic>
          </wp:inline>
        </w:drawing>
      </w:r>
    </w:p>
    <w:p w14:paraId="1A6B6225" w14:textId="25149D11"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5A29A6" w:rsidRPr="005A29A6">
        <w:rPr>
          <w:rFonts w:ascii="Times New Roman"/>
          <w:color w:val="000000"/>
        </w:rPr>
        <w:t xml:space="preserve"> </w:t>
      </w:r>
      <w:r w:rsidR="005A29A6">
        <w:rPr>
          <w:rFonts w:ascii="Times New Roman"/>
          <w:color w:val="000000"/>
        </w:rPr>
        <w:t>8 Architecture 7: Eat Objects based on Neuron</w:t>
      </w:r>
      <w:r w:rsidR="005A29A6">
        <w:rPr>
          <w:rFonts w:ascii="Times New Roman"/>
          <w:color w:val="000000"/>
          <w:lang w:val="fr-FR"/>
        </w:rPr>
        <w:t xml:space="preserve"> </w:t>
      </w:r>
      <w:r w:rsidR="005A29A6">
        <w:rPr>
          <w:rFonts w:ascii="Times New Roman"/>
          <w:color w:val="000000"/>
        </w:rPr>
        <w:t>Classification using RGB Percentage</w:t>
      </w:r>
    </w:p>
    <w:p w14:paraId="36CABAC1" w14:textId="77777777" w:rsidR="00D06503" w:rsidRDefault="00D06503"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F241A7" w14:paraId="697F3786"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DB37AE9" w14:textId="0B9E81FF" w:rsidR="00F241A7" w:rsidRDefault="00F241A7" w:rsidP="00267EA6">
            <w:pPr>
              <w:pStyle w:val="TableStyle1A"/>
              <w:jc w:val="center"/>
            </w:pPr>
            <w:r>
              <w:t>Robot Lifetime Mean and Standard Deviation for Different Speed Rate</w:t>
            </w:r>
            <w:r w:rsidR="00F67D34">
              <w:t xml:space="preserve"> with Direction selection</w:t>
            </w:r>
            <w:r w:rsidR="005B61C8">
              <w:t xml:space="preserve"> for food</w:t>
            </w:r>
          </w:p>
        </w:tc>
      </w:tr>
      <w:tr w:rsidR="00F241A7" w14:paraId="7BB48FA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0820BAF" w14:textId="77777777" w:rsidR="00F241A7" w:rsidRDefault="00F241A7"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072A04" w14:textId="77777777" w:rsidR="00F241A7" w:rsidRDefault="00F241A7"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5E3B571" w14:textId="77777777" w:rsidR="00F241A7" w:rsidRDefault="00F241A7" w:rsidP="00267EA6">
            <w:pPr>
              <w:pStyle w:val="TableStyle2A"/>
              <w:jc w:val="center"/>
            </w:pPr>
            <w:r>
              <w:t>Lifetime Standard Deviation</w:t>
            </w:r>
          </w:p>
        </w:tc>
      </w:tr>
      <w:tr w:rsidR="00F241A7" w14:paraId="3D5ACF2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8F8178A" w14:textId="77777777" w:rsidR="00F241A7" w:rsidRDefault="00F241A7"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0ABFE8C" w14:textId="320C9556" w:rsidR="00F241A7" w:rsidRDefault="00B626A8" w:rsidP="00267EA6">
            <w:pPr>
              <w:pStyle w:val="TableStyle2A"/>
              <w:jc w:val="center"/>
            </w:pPr>
            <w:r w:rsidRPr="00B626A8">
              <w:t>45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510C8A" w14:textId="2BBD4553" w:rsidR="00F241A7" w:rsidRDefault="00592CE0" w:rsidP="00267EA6">
            <w:pPr>
              <w:pStyle w:val="Body"/>
              <w:jc w:val="center"/>
            </w:pPr>
            <w:r>
              <w:t>893.9</w:t>
            </w:r>
          </w:p>
        </w:tc>
      </w:tr>
      <w:tr w:rsidR="00F241A7" w14:paraId="6A37BB66"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C97D14" w14:textId="77777777" w:rsidR="00F241A7" w:rsidRDefault="00F241A7"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FD062C6" w14:textId="2A81275B" w:rsidR="00F241A7" w:rsidRDefault="00B626A8" w:rsidP="00267EA6">
            <w:pPr>
              <w:pStyle w:val="Body"/>
              <w:jc w:val="center"/>
            </w:pPr>
            <w:r w:rsidRPr="00B626A8">
              <w:t>6995</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6A1F19" w14:textId="75275336" w:rsidR="00F241A7" w:rsidRDefault="006B43F8" w:rsidP="00267EA6">
            <w:pPr>
              <w:pStyle w:val="Body"/>
              <w:jc w:val="center"/>
            </w:pPr>
            <w:r>
              <w:t>2970.6</w:t>
            </w:r>
          </w:p>
        </w:tc>
      </w:tr>
      <w:tr w:rsidR="00F241A7" w14:paraId="2840901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71D3688" w14:textId="77777777" w:rsidR="00F241A7" w:rsidRDefault="00F241A7"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6C1F0A0" w14:textId="56E5BB34" w:rsidR="00F241A7" w:rsidRDefault="00B626A8" w:rsidP="00267EA6">
            <w:pPr>
              <w:pStyle w:val="Body"/>
              <w:jc w:val="center"/>
            </w:pPr>
            <w:r w:rsidRPr="00B626A8">
              <w:t>912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938EF49" w14:textId="5E5E3F07" w:rsidR="00F241A7" w:rsidRDefault="003940C5" w:rsidP="00267EA6">
            <w:pPr>
              <w:pStyle w:val="Body"/>
              <w:jc w:val="center"/>
            </w:pPr>
            <w:r>
              <w:t>5100.8</w:t>
            </w:r>
          </w:p>
        </w:tc>
      </w:tr>
      <w:tr w:rsidR="00F241A7" w14:paraId="60AFE27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FE4DAFC" w14:textId="77777777" w:rsidR="00F241A7" w:rsidRDefault="00F241A7"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B1CF77" w14:textId="063BF233" w:rsidR="00F241A7" w:rsidRDefault="00B626A8" w:rsidP="00267EA6">
            <w:pPr>
              <w:pStyle w:val="Body"/>
              <w:jc w:val="center"/>
            </w:pPr>
            <w:r w:rsidRPr="00B626A8">
              <w:t>7609</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70BA82" w14:textId="677BD1AB" w:rsidR="00F241A7" w:rsidRDefault="00D9380D" w:rsidP="00267EA6">
            <w:pPr>
              <w:pStyle w:val="Body"/>
              <w:jc w:val="center"/>
            </w:pPr>
            <w:r>
              <w:t>3929</w:t>
            </w:r>
            <w:r w:rsidR="00F241A7">
              <w:t>.</w:t>
            </w:r>
            <w:r>
              <w:t>6</w:t>
            </w:r>
          </w:p>
        </w:tc>
      </w:tr>
      <w:tr w:rsidR="00F241A7" w14:paraId="4434791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90F0BC" w14:textId="77777777" w:rsidR="00F241A7" w:rsidRDefault="00F241A7"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704AE5" w14:textId="64007E48" w:rsidR="00F241A7" w:rsidRDefault="00B626A8" w:rsidP="00267EA6">
            <w:pPr>
              <w:pStyle w:val="Body"/>
              <w:jc w:val="center"/>
            </w:pPr>
            <w:r w:rsidRPr="00B626A8">
              <w:t>763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BF5EA91" w14:textId="781D5BCA" w:rsidR="00F241A7" w:rsidRDefault="00790132" w:rsidP="00267EA6">
            <w:pPr>
              <w:pStyle w:val="Body"/>
              <w:jc w:val="center"/>
            </w:pPr>
            <w:r>
              <w:t>4081.9</w:t>
            </w:r>
          </w:p>
        </w:tc>
      </w:tr>
      <w:tr w:rsidR="00F241A7" w14:paraId="3D67AC7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156A74" w14:textId="77777777" w:rsidR="00F241A7" w:rsidRDefault="00F241A7"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CA19F7C" w14:textId="03D91B0A" w:rsidR="00F241A7" w:rsidRDefault="00B626A8" w:rsidP="00267EA6">
            <w:pPr>
              <w:pStyle w:val="Body"/>
              <w:jc w:val="center"/>
            </w:pPr>
            <w:r w:rsidRPr="00B626A8">
              <w:t>751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702C7D" w14:textId="3604ECAB" w:rsidR="00F241A7" w:rsidRDefault="00114CEC" w:rsidP="00267EA6">
            <w:pPr>
              <w:pStyle w:val="Body"/>
              <w:jc w:val="center"/>
            </w:pPr>
            <w:r>
              <w:t>3094.4</w:t>
            </w:r>
          </w:p>
        </w:tc>
      </w:tr>
      <w:tr w:rsidR="00F241A7" w14:paraId="21FCA760"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D4F8720" w14:textId="77777777" w:rsidR="00F241A7" w:rsidRDefault="00F241A7"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FFBE2C" w14:textId="1359E2ED" w:rsidR="00F241A7" w:rsidRDefault="00B626A8" w:rsidP="00267EA6">
            <w:pPr>
              <w:pStyle w:val="Body"/>
              <w:jc w:val="center"/>
            </w:pPr>
            <w:r w:rsidRPr="00B626A8">
              <w:t>7026</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42F9F3D" w14:textId="75F819A2" w:rsidR="00F241A7" w:rsidRDefault="00114CEC" w:rsidP="00267EA6">
            <w:pPr>
              <w:pStyle w:val="Body"/>
              <w:jc w:val="center"/>
            </w:pPr>
            <w:r>
              <w:t>3205.2</w:t>
            </w:r>
          </w:p>
        </w:tc>
      </w:tr>
      <w:tr w:rsidR="00B626A8" w14:paraId="58925AF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06BBA" w14:textId="01B7E530" w:rsidR="00B626A8" w:rsidRDefault="00B626A8" w:rsidP="00267EA6">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501AF30" w14:textId="01AA08B2" w:rsidR="00B626A8" w:rsidRPr="00B626A8" w:rsidRDefault="00592CE0" w:rsidP="00267EA6">
            <w:pPr>
              <w:pStyle w:val="Body"/>
              <w:jc w:val="center"/>
            </w:pPr>
            <w:r w:rsidRPr="00592CE0">
              <w:t>706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AA9E94" w14:textId="49FC60ED" w:rsidR="00B626A8" w:rsidRDefault="00114CEC" w:rsidP="00267EA6">
            <w:pPr>
              <w:pStyle w:val="Body"/>
              <w:jc w:val="center"/>
            </w:pPr>
            <w:r>
              <w:t>3264.4</w:t>
            </w:r>
          </w:p>
        </w:tc>
      </w:tr>
      <w:tr w:rsidR="00B626A8" w14:paraId="7CF584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BE4A15" w14:textId="25E98C04" w:rsidR="00B626A8" w:rsidRDefault="00B626A8" w:rsidP="00267EA6">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2CE12B" w14:textId="65CFEEE6" w:rsidR="00B626A8" w:rsidRPr="00B626A8" w:rsidRDefault="00592CE0" w:rsidP="00267EA6">
            <w:pPr>
              <w:pStyle w:val="Body"/>
              <w:jc w:val="center"/>
            </w:pPr>
            <w:r w:rsidRPr="00592CE0">
              <w:t>848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C70AC8" w14:textId="721F2E59" w:rsidR="00B626A8" w:rsidRDefault="00114CEC" w:rsidP="00267EA6">
            <w:pPr>
              <w:pStyle w:val="Body"/>
              <w:jc w:val="center"/>
            </w:pPr>
            <w:r>
              <w:t>3747.1</w:t>
            </w:r>
          </w:p>
        </w:tc>
      </w:tr>
      <w:tr w:rsidR="00B626A8" w14:paraId="354151B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6E6C38" w14:textId="0BAD2C74" w:rsidR="00B626A8" w:rsidRDefault="00B626A8" w:rsidP="00267EA6">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F3A6A73" w14:textId="7E3A5BD7" w:rsidR="00B626A8" w:rsidRPr="00B626A8" w:rsidRDefault="00592CE0" w:rsidP="00267EA6">
            <w:pPr>
              <w:pStyle w:val="Body"/>
              <w:jc w:val="center"/>
            </w:pPr>
            <w:r w:rsidRPr="00592CE0">
              <w:t>650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1289E7" w14:textId="31420CC3" w:rsidR="00B626A8" w:rsidRDefault="00114CEC" w:rsidP="00267EA6">
            <w:pPr>
              <w:pStyle w:val="Body"/>
              <w:jc w:val="center"/>
            </w:pPr>
            <w:r>
              <w:t>2564.8</w:t>
            </w:r>
          </w:p>
        </w:tc>
      </w:tr>
    </w:tbl>
    <w:p w14:paraId="357251A8" w14:textId="77777777" w:rsidR="00F241A7" w:rsidRDefault="00F241A7" w:rsidP="00627D30">
      <w:pPr>
        <w:pStyle w:val="BodyA"/>
        <w:spacing w:line="360" w:lineRule="auto"/>
        <w:jc w:val="center"/>
      </w:pPr>
    </w:p>
    <w:p w14:paraId="74ADDAE6" w14:textId="36BEB756" w:rsidR="00F241A7" w:rsidRDefault="00F719A2" w:rsidP="00627D30">
      <w:pPr>
        <w:pStyle w:val="BodyA"/>
        <w:spacing w:line="360" w:lineRule="auto"/>
        <w:jc w:val="center"/>
      </w:pPr>
      <w:r>
        <w:rPr>
          <w:noProof/>
        </w:rPr>
        <w:lastRenderedPageBreak/>
        <w:drawing>
          <wp:inline distT="0" distB="0" distL="0" distR="0" wp14:anchorId="4D8C292C" wp14:editId="0E658C0A">
            <wp:extent cx="4266446" cy="3199835"/>
            <wp:effectExtent l="0" t="0" r="127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7_pic.png"/>
                    <pic:cNvPicPr/>
                  </pic:nvPicPr>
                  <pic:blipFill>
                    <a:blip r:embed="rId20">
                      <a:extLst>
                        <a:ext uri="{28A0092B-C50C-407E-A947-70E740481C1C}">
                          <a14:useLocalDpi xmlns:a14="http://schemas.microsoft.com/office/drawing/2010/main" val="0"/>
                        </a:ext>
                      </a:extLst>
                    </a:blip>
                    <a:stretch>
                      <a:fillRect/>
                    </a:stretch>
                  </pic:blipFill>
                  <pic:spPr>
                    <a:xfrm>
                      <a:off x="0" y="0"/>
                      <a:ext cx="4266446" cy="3199835"/>
                    </a:xfrm>
                    <a:prstGeom prst="rect">
                      <a:avLst/>
                    </a:prstGeom>
                  </pic:spPr>
                </pic:pic>
              </a:graphicData>
            </a:graphic>
          </wp:inline>
        </w:drawing>
      </w:r>
    </w:p>
    <w:p w14:paraId="53CD5531" w14:textId="77777777" w:rsidR="00627D30" w:rsidRDefault="00627D30" w:rsidP="00627D30">
      <w:pPr>
        <w:pStyle w:val="Heading"/>
        <w:rPr>
          <w:rFonts w:ascii="Times New Roman" w:eastAsia="Times New Roman" w:hAnsi="Times New Roman"/>
          <w:lang w:val="it-IT"/>
        </w:rPr>
      </w:pPr>
      <w:bookmarkStart w:id="19" w:name="_Toc278901401"/>
      <w:r>
        <w:rPr>
          <w:rFonts w:ascii="Times New Roman"/>
          <w:lang w:val="it-IT"/>
        </w:rPr>
        <w:t>4. Discussion</w:t>
      </w:r>
      <w:bookmarkEnd w:id="19"/>
    </w:p>
    <w:p w14:paraId="074A1C76" w14:textId="77777777" w:rsidR="00627D30" w:rsidRDefault="00627D30" w:rsidP="00627D30">
      <w:pPr>
        <w:pStyle w:val="Heading"/>
        <w:rPr>
          <w:rFonts w:ascii="Times New Roman" w:eastAsia="Times New Roman" w:hAnsi="Times New Roman"/>
        </w:rPr>
      </w:pPr>
      <w:bookmarkStart w:id="20" w:name="_Toc278901402"/>
      <w:r>
        <w:rPr>
          <w:rFonts w:ascii="Times New Roman"/>
        </w:rPr>
        <w:t>5. Summaries and Conclusion</w:t>
      </w:r>
      <w:bookmarkEnd w:id="20"/>
    </w:p>
    <w:p w14:paraId="41327E4F" w14:textId="77777777" w:rsidR="00627D30" w:rsidRDefault="00627D30" w:rsidP="00627D30">
      <w:pPr>
        <w:pStyle w:val="Heading"/>
        <w:rPr>
          <w:rFonts w:ascii="Times New Roman" w:eastAsia="Times New Roman" w:hAnsi="Times New Roman"/>
        </w:rPr>
      </w:pPr>
      <w:bookmarkStart w:id="21" w:name="_Toc278901403"/>
      <w:r>
        <w:rPr>
          <w:rFonts w:ascii="Times New Roman"/>
        </w:rPr>
        <w:t>6. Acknowledgements</w:t>
      </w:r>
      <w:bookmarkEnd w:id="21"/>
    </w:p>
    <w:p w14:paraId="49247351" w14:textId="77777777" w:rsidR="00627D30" w:rsidRDefault="00627D30" w:rsidP="00627D30">
      <w:pPr>
        <w:pStyle w:val="Heading"/>
        <w:rPr>
          <w:rFonts w:ascii="Times New Roman" w:eastAsia="Times New Roman" w:hAnsi="Times New Roman"/>
        </w:rPr>
      </w:pPr>
      <w:bookmarkStart w:id="22" w:name="_Toc278901404"/>
      <w:r>
        <w:rPr>
          <w:rFonts w:ascii="Times New Roman"/>
        </w:rPr>
        <w:t>7. References</w:t>
      </w:r>
      <w:bookmarkEnd w:id="22"/>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3" w:name="_Toc278901405"/>
      <w:r>
        <w:rPr>
          <w:rFonts w:ascii="Times New Roman"/>
          <w:lang w:val="fr-FR"/>
        </w:rPr>
        <w:t>8. Appendix A</w:t>
      </w:r>
      <w:bookmarkEnd w:id="23"/>
    </w:p>
    <w:p w14:paraId="2A373FEE" w14:textId="67DEB1FF" w:rsidR="00334164" w:rsidRDefault="00F60668" w:rsidP="00627D30">
      <w:r>
        <w:t>1. Perceptron.h</w:t>
      </w:r>
    </w:p>
    <w:p w14:paraId="6CBDC4C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733F0D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Perceptron header fi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2EAC735B"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8D2237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0A6F83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PERCEPTRON</w:t>
      </w:r>
    </w:p>
    <w:p w14:paraId="408D8FC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PERCEPTRON</w:t>
      </w:r>
    </w:p>
    <w:p w14:paraId="11D2974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70300B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typedef</w:t>
      </w:r>
      <w:r>
        <w:rPr>
          <w:rFonts w:ascii="Menlo Regular" w:hAnsi="Menlo Regular" w:cs="Menlo Regular"/>
          <w:color w:val="000000"/>
          <w:sz w:val="22"/>
          <w:szCs w:val="22"/>
        </w:rPr>
        <w:t xml:space="preserve">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perceptron</w:t>
      </w:r>
    </w:p>
    <w:p w14:paraId="293E8E7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FEB86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69A03D9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weights;</w:t>
      </w:r>
    </w:p>
    <w:p w14:paraId="4366D99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v;</w:t>
      </w:r>
    </w:p>
    <w:p w14:paraId="5BB732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output;</w:t>
      </w:r>
    </w:p>
    <w:p w14:paraId="1E0AEA8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rror;</w:t>
      </w:r>
    </w:p>
    <w:p w14:paraId="23D38B38"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s_inner_neuron;</w:t>
      </w:r>
      <w:r>
        <w:rPr>
          <w:rFonts w:ascii="Menlo Regular" w:hAnsi="Menlo Regular" w:cs="Menlo Regular"/>
          <w:color w:val="000000"/>
          <w:sz w:val="22"/>
          <w:szCs w:val="22"/>
        </w:rPr>
        <w:tab/>
      </w:r>
      <w:r>
        <w:rPr>
          <w:rFonts w:ascii="Menlo Regular" w:hAnsi="Menlo Regular" w:cs="Menlo Regular"/>
          <w:color w:val="007400"/>
          <w:sz w:val="22"/>
          <w:szCs w:val="22"/>
        </w:rPr>
        <w:t>/*inner neuron has no error, but sigma instead*/</w:t>
      </w:r>
    </w:p>
    <w:p w14:paraId="05909ED7"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w:t>
      </w:r>
      <w:r>
        <w:rPr>
          <w:rFonts w:ascii="Menlo Regular" w:hAnsi="Menlo Regular" w:cs="Menlo Regular"/>
          <w:color w:val="000000"/>
          <w:sz w:val="22"/>
          <w:szCs w:val="22"/>
        </w:rPr>
        <w:tab/>
      </w:r>
      <w:r>
        <w:rPr>
          <w:rFonts w:ascii="Menlo Regular" w:hAnsi="Menlo Regular" w:cs="Menlo Regular"/>
          <w:color w:val="007400"/>
          <w:sz w:val="22"/>
          <w:szCs w:val="22"/>
        </w:rPr>
        <w:t>/*Reserved variable for future use*/</w:t>
      </w:r>
    </w:p>
    <w:p w14:paraId="182A5A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perceptron;</w:t>
      </w:r>
    </w:p>
    <w:p w14:paraId="2BD0440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FCFC36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087F2A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Global variab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A73C48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648730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3471753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7FA97B4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3EACE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020D368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FF132D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7337D6C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0380A2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40EB57D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F9661E6"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endif</w:t>
      </w:r>
    </w:p>
    <w:p w14:paraId="158D46B8" w14:textId="77777777" w:rsidR="00F60668" w:rsidRDefault="00F60668" w:rsidP="00627D30"/>
    <w:p w14:paraId="67367943" w14:textId="3BA8DF14" w:rsidR="00554B9C" w:rsidRDefault="002333A7" w:rsidP="00627D30">
      <w:r>
        <w:t>2. Perceptron.c</w:t>
      </w:r>
    </w:p>
    <w:p w14:paraId="4C11CB7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1B72CB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4B3BEAFC"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stdlib.h&gt;</w:t>
      </w:r>
    </w:p>
    <w:p w14:paraId="54B29259"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16043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9ADAA58"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66CDA6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9041CA7"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0DCC0E1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w:t>
      </w:r>
    </w:p>
    <w:p w14:paraId="684506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neuron-&gt;</w:t>
      </w:r>
      <w:r>
        <w:rPr>
          <w:rFonts w:ascii="Menlo Regular" w:hAnsi="Menlo Regular" w:cs="Menlo Regular"/>
          <w:color w:val="3F6E74"/>
          <w:sz w:val="22"/>
          <w:szCs w:val="22"/>
        </w:rPr>
        <w:t>weights</w:t>
      </w:r>
      <w:r>
        <w:rPr>
          <w:rFonts w:ascii="Menlo Regular" w:hAnsi="Menlo Regular" w:cs="Menlo Regular"/>
          <w:color w:val="000000"/>
          <w:sz w:val="22"/>
          <w:szCs w:val="22"/>
        </w:rPr>
        <w:t xml:space="preserve"> =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w:t>
      </w:r>
      <w:r>
        <w:rPr>
          <w:rFonts w:ascii="Menlo Regular" w:hAnsi="Menlo Regular" w:cs="Menlo Regular"/>
          <w:color w:val="2E0D6E"/>
          <w:sz w:val="22"/>
          <w:szCs w:val="22"/>
        </w:rPr>
        <w:t>malloc</w:t>
      </w:r>
      <w:r>
        <w:rPr>
          <w:rFonts w:ascii="Menlo Regular" w:hAnsi="Menlo Regular" w:cs="Menlo Regular"/>
          <w:color w:val="000000"/>
          <w:sz w:val="22"/>
          <w:szCs w:val="22"/>
        </w:rPr>
        <w:t>(</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double</w:t>
      </w:r>
      <w:r>
        <w:rPr>
          <w:rFonts w:ascii="Menlo Regular" w:hAnsi="Menlo Regular" w:cs="Menlo Regular"/>
          <w:color w:val="000000"/>
          <w:sz w:val="22"/>
          <w:szCs w:val="22"/>
        </w:rPr>
        <w:t>) * (neuron-&g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3B0B08A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31579E6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647D9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6F327E64"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F27A4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E0D6E"/>
          <w:sz w:val="22"/>
          <w:szCs w:val="22"/>
        </w:rPr>
        <w:t>free</w:t>
      </w:r>
      <w:r>
        <w:rPr>
          <w:rFonts w:ascii="Menlo Regular" w:hAnsi="Menlo Regular" w:cs="Menlo Regular"/>
          <w:color w:val="000000"/>
          <w:sz w:val="22"/>
          <w:szCs w:val="22"/>
        </w:rPr>
        <w:t>(neuron-&gt;</w:t>
      </w:r>
      <w:r>
        <w:rPr>
          <w:rFonts w:ascii="Menlo Regular" w:hAnsi="Menlo Regular" w:cs="Menlo Regular"/>
          <w:color w:val="3F6E74"/>
          <w:sz w:val="22"/>
          <w:szCs w:val="22"/>
        </w:rPr>
        <w:t>weights</w:t>
      </w:r>
      <w:r>
        <w:rPr>
          <w:rFonts w:ascii="Menlo Regular" w:hAnsi="Menlo Regular" w:cs="Menlo Regular"/>
          <w:color w:val="000000"/>
          <w:sz w:val="22"/>
          <w:szCs w:val="22"/>
        </w:rPr>
        <w:t>);</w:t>
      </w:r>
    </w:p>
    <w:p w14:paraId="2ED2819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CC2EBC0"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DE11DF" w14:textId="2D392A9A" w:rsidR="00481C4E" w:rsidRDefault="00686B13" w:rsidP="00627D30">
      <w:r>
        <w:t>3. LMSAlgorithm.h</w:t>
      </w:r>
    </w:p>
    <w:p w14:paraId="3EFE977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48056BF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h</w:t>
      </w:r>
    </w:p>
    <w:p w14:paraId="130B1A34"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BF8F6F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09270C71"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3A15130F"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5588EF4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015065E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math.h&gt;</w:t>
      </w:r>
    </w:p>
    <w:p w14:paraId="046283CC"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266EF05"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LMSALGORITHM_H_</w:t>
      </w:r>
    </w:p>
    <w:p w14:paraId="51EC63D9"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LMSALGORITHM_H_</w:t>
      </w:r>
    </w:p>
    <w:p w14:paraId="74BF4BED"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9D0C9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09E1072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w:t>
      </w:r>
    </w:p>
    <w:p w14:paraId="18DB8D9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9D4162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8629B68"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9F091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3D1C788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84813E2"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endif </w:t>
      </w:r>
      <w:r>
        <w:rPr>
          <w:rFonts w:ascii="Menlo Regular" w:hAnsi="Menlo Regular" w:cs="Menlo Regular"/>
          <w:color w:val="007400"/>
          <w:sz w:val="22"/>
          <w:szCs w:val="22"/>
        </w:rPr>
        <w:t>/* LMSALGORITHM_H_ */</w:t>
      </w:r>
    </w:p>
    <w:p w14:paraId="007BECD4" w14:textId="77777777" w:rsidR="00686B13" w:rsidRDefault="00686B13" w:rsidP="00627D30"/>
    <w:p w14:paraId="0DCD5428" w14:textId="192239C2" w:rsidR="00394328" w:rsidRDefault="00394328" w:rsidP="00627D30">
      <w:r>
        <w:t>4. LMSAlgorithm.c</w:t>
      </w:r>
    </w:p>
    <w:p w14:paraId="6C619F9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78338D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c</w:t>
      </w:r>
    </w:p>
    <w:p w14:paraId="6CC6D79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34968B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5243E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12E831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70B0A84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OUTPUT_NUM </w:t>
      </w:r>
      <w:r>
        <w:rPr>
          <w:rFonts w:ascii="Menlo Regular" w:hAnsi="Menlo Regular" w:cs="Menlo Regular"/>
          <w:color w:val="1C00CF"/>
          <w:sz w:val="22"/>
          <w:szCs w:val="22"/>
        </w:rPr>
        <w:t>1</w:t>
      </w:r>
    </w:p>
    <w:p w14:paraId="4435ADD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LEARNING_RATE </w:t>
      </w:r>
      <w:r>
        <w:rPr>
          <w:rFonts w:ascii="Menlo Regular" w:hAnsi="Menlo Regular" w:cs="Menlo Regular"/>
          <w:color w:val="1C00CF"/>
          <w:sz w:val="22"/>
          <w:szCs w:val="22"/>
        </w:rPr>
        <w:t>0.01</w:t>
      </w:r>
    </w:p>
    <w:p w14:paraId="5A5A4A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NEURON_NUM </w:t>
      </w:r>
      <w:r>
        <w:rPr>
          <w:rFonts w:ascii="Menlo Regular" w:hAnsi="Menlo Regular" w:cs="Menlo Regular"/>
          <w:color w:val="1C00CF"/>
          <w:sz w:val="22"/>
          <w:szCs w:val="22"/>
        </w:rPr>
        <w:t>1</w:t>
      </w:r>
    </w:p>
    <w:p w14:paraId="54E12CD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82D9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MSAlgorithm.h"</w:t>
      </w:r>
    </w:p>
    <w:p w14:paraId="7FD72F9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7D49C52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21CD7B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initialized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78C2EA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57E72FE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B24E25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lastRenderedPageBreak/>
        <w:t>float</w:t>
      </w:r>
      <w:r>
        <w:rPr>
          <w:rFonts w:ascii="Menlo Regular" w:hAnsi="Menlo Regular" w:cs="Menlo Regular"/>
          <w:color w:val="000000"/>
          <w:sz w:val="22"/>
          <w:szCs w:val="22"/>
        </w:rPr>
        <w:t xml:space="preserve"> forwardspeed;</w:t>
      </w:r>
    </w:p>
    <w:p w14:paraId="310B28E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42BDEF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v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7216399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9AB6F9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0E45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3D0B9D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765C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3CB71F3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t = </w:t>
      </w:r>
      <w:r>
        <w:rPr>
          <w:rFonts w:ascii="Menlo Regular" w:hAnsi="Menlo Regular" w:cs="Menlo Regular"/>
          <w:color w:val="1C00CF"/>
          <w:sz w:val="22"/>
          <w:szCs w:val="22"/>
        </w:rPr>
        <w:t>0</w:t>
      </w:r>
      <w:r>
        <w:rPr>
          <w:rFonts w:ascii="Menlo Regular" w:hAnsi="Menlo Regular" w:cs="Menlo Regular"/>
          <w:color w:val="000000"/>
          <w:sz w:val="22"/>
          <w:szCs w:val="22"/>
        </w:rPr>
        <w:t>; it &lt; p-&gt;</w:t>
      </w:r>
      <w:r>
        <w:rPr>
          <w:rFonts w:ascii="Menlo Regular" w:hAnsi="Menlo Regular" w:cs="Menlo Regular"/>
          <w:color w:val="3F6E74"/>
          <w:sz w:val="22"/>
          <w:szCs w:val="22"/>
        </w:rPr>
        <w:t>input_num</w:t>
      </w:r>
      <w:r>
        <w:rPr>
          <w:rFonts w:ascii="Menlo Regular" w:hAnsi="Menlo Regular" w:cs="Menlo Regular"/>
          <w:color w:val="000000"/>
          <w:sz w:val="22"/>
          <w:szCs w:val="22"/>
        </w:rPr>
        <w:t>; it++)</w:t>
      </w:r>
    </w:p>
    <w:p w14:paraId="58346FE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6EB6716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inputs[it] * p-&gt;</w:t>
      </w:r>
      <w:r>
        <w:rPr>
          <w:rFonts w:ascii="Menlo Regular" w:hAnsi="Menlo Regular" w:cs="Menlo Regular"/>
          <w:color w:val="3F6E74"/>
          <w:sz w:val="22"/>
          <w:szCs w:val="22"/>
        </w:rPr>
        <w:t>weights</w:t>
      </w:r>
      <w:r>
        <w:rPr>
          <w:rFonts w:ascii="Menlo Regular" w:hAnsi="Menlo Regular" w:cs="Menlo Regular"/>
          <w:color w:val="000000"/>
          <w:sz w:val="22"/>
          <w:szCs w:val="22"/>
        </w:rPr>
        <w:t>[it+</w:t>
      </w:r>
      <w:r>
        <w:rPr>
          <w:rFonts w:ascii="Menlo Regular" w:hAnsi="Menlo Regular" w:cs="Menlo Regular"/>
          <w:color w:val="1C00CF"/>
          <w:sz w:val="22"/>
          <w:szCs w:val="22"/>
        </w:rPr>
        <w:t>1</w:t>
      </w:r>
      <w:r>
        <w:rPr>
          <w:rFonts w:ascii="Menlo Regular" w:hAnsi="Menlo Regular" w:cs="Menlo Regular"/>
          <w:color w:val="000000"/>
          <w:sz w:val="22"/>
          <w:szCs w:val="22"/>
        </w:rPr>
        <w:t>]);</w:t>
      </w:r>
    </w:p>
    <w:p w14:paraId="6829268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0DB7E62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306441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26EBD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y_function(</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6D6902E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0A27B7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 p-&gt;</w:t>
      </w:r>
      <w:r>
        <w:rPr>
          <w:rFonts w:ascii="Menlo Regular" w:hAnsi="Menlo Regular" w:cs="Menlo Regular"/>
          <w:color w:val="3F6E74"/>
          <w:sz w:val="22"/>
          <w:szCs w:val="22"/>
        </w:rPr>
        <w:t>v</w:t>
      </w:r>
      <w:r>
        <w:rPr>
          <w:rFonts w:ascii="Menlo Regular" w:hAnsi="Menlo Regular" w:cs="Menlo Regular"/>
          <w:color w:val="000000"/>
          <w:sz w:val="22"/>
          <w:szCs w:val="22"/>
        </w:rPr>
        <w:t>;</w:t>
      </w:r>
    </w:p>
    <w:p w14:paraId="24668F1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8D4F7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12F1C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adjust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p, </w:t>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s)</w:t>
      </w:r>
    </w:p>
    <w:p w14:paraId="07733BC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ACA086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target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 params);</w:t>
      </w:r>
    </w:p>
    <w:p w14:paraId="63B24AF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9F22C8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A4537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target - p-&gt;</w:t>
      </w:r>
      <w:r>
        <w:rPr>
          <w:rFonts w:ascii="Menlo Regular" w:hAnsi="Menlo Regular" w:cs="Menlo Regular"/>
          <w:color w:val="3F6E74"/>
          <w:sz w:val="22"/>
          <w:szCs w:val="22"/>
        </w:rPr>
        <w:t>output</w:t>
      </w:r>
      <w:r>
        <w:rPr>
          <w:rFonts w:ascii="Menlo Regular" w:hAnsi="Menlo Regular" w:cs="Menlo Regular"/>
          <w:color w:val="000000"/>
          <w:sz w:val="22"/>
          <w:szCs w:val="22"/>
        </w:rPr>
        <w:t>;</w:t>
      </w:r>
    </w:p>
    <w:p w14:paraId="3D22330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40C5B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 xml:space="preserve"> * </w:t>
      </w:r>
      <w:r>
        <w:rPr>
          <w:rFonts w:ascii="Menlo Regular" w:hAnsi="Menlo Regular" w:cs="Menlo Regular"/>
          <w:color w:val="643820"/>
          <w:sz w:val="22"/>
          <w:szCs w:val="22"/>
        </w:rPr>
        <w:t>LEARNING_RATE</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4923D8E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dx = </w:t>
      </w:r>
      <w:r>
        <w:rPr>
          <w:rFonts w:ascii="Menlo Regular" w:hAnsi="Menlo Regular" w:cs="Menlo Regular"/>
          <w:color w:val="1C00CF"/>
          <w:sz w:val="22"/>
          <w:szCs w:val="22"/>
        </w:rPr>
        <w:t>0</w:t>
      </w:r>
      <w:r>
        <w:rPr>
          <w:rFonts w:ascii="Menlo Regular" w:hAnsi="Menlo Regular" w:cs="Menlo Regular"/>
          <w:color w:val="000000"/>
          <w:sz w:val="22"/>
          <w:szCs w:val="22"/>
        </w:rPr>
        <w:t>; idx &lt; p-&gt;</w:t>
      </w:r>
      <w:r>
        <w:rPr>
          <w:rFonts w:ascii="Menlo Regular" w:hAnsi="Menlo Regular" w:cs="Menlo Regular"/>
          <w:color w:val="3F6E74"/>
          <w:sz w:val="22"/>
          <w:szCs w:val="22"/>
        </w:rPr>
        <w:t>input_num</w:t>
      </w:r>
      <w:r>
        <w:rPr>
          <w:rFonts w:ascii="Menlo Regular" w:hAnsi="Menlo Regular" w:cs="Menlo Regular"/>
          <w:color w:val="000000"/>
          <w:sz w:val="22"/>
          <w:szCs w:val="22"/>
        </w:rPr>
        <w:t>; idx++)</w:t>
      </w:r>
    </w:p>
    <w:p w14:paraId="7F45C0B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31FFAE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idx+</w:t>
      </w:r>
      <w:r>
        <w:rPr>
          <w:rFonts w:ascii="Menlo Regular" w:hAnsi="Menlo Regular" w:cs="Menlo Regular"/>
          <w:color w:val="1C00CF"/>
          <w:sz w:val="22"/>
          <w:szCs w:val="22"/>
        </w:rPr>
        <w:t>1</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inputs[idx] * </w:t>
      </w:r>
      <w:r>
        <w:rPr>
          <w:rFonts w:ascii="Menlo Regular" w:hAnsi="Menlo Regular" w:cs="Menlo Regular"/>
          <w:color w:val="643820"/>
          <w:sz w:val="22"/>
          <w:szCs w:val="22"/>
        </w:rPr>
        <w:t>LEARNING_RATE</w:t>
      </w:r>
      <w:r>
        <w:rPr>
          <w:rFonts w:ascii="Menlo Regular" w:hAnsi="Menlo Regular" w:cs="Menlo Regular"/>
          <w:color w:val="000000"/>
          <w:sz w:val="22"/>
          <w:szCs w:val="22"/>
        </w:rPr>
        <w:t>);</w:t>
      </w:r>
    </w:p>
    <w:p w14:paraId="38D4A75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1241F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1E3DC1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D7F9D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initialize(</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33D8585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C1E3C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24B87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input_num;</w:t>
      </w:r>
    </w:p>
    <w:p w14:paraId="06A2ED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perceptron_default</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3745B5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1E0B6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uses the old data*/</w:t>
      </w:r>
    </w:p>
    <w:p w14:paraId="74CED82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xml:space="preserve">] = </w:t>
      </w:r>
      <w:r>
        <w:rPr>
          <w:rFonts w:ascii="Menlo Regular" w:hAnsi="Menlo Regular" w:cs="Menlo Regular"/>
          <w:color w:val="1C00CF"/>
          <w:sz w:val="22"/>
          <w:szCs w:val="22"/>
        </w:rPr>
        <w:t>0.493975</w:t>
      </w:r>
      <w:r>
        <w:rPr>
          <w:rFonts w:ascii="Menlo Regular" w:hAnsi="Menlo Regular" w:cs="Menlo Regular"/>
          <w:color w:val="000000"/>
          <w:sz w:val="22"/>
          <w:szCs w:val="22"/>
        </w:rPr>
        <w:t>;</w:t>
      </w:r>
    </w:p>
    <w:p w14:paraId="3E47678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1</w:t>
      </w:r>
      <w:r>
        <w:rPr>
          <w:rFonts w:ascii="Menlo Regular" w:hAnsi="Menlo Regular" w:cs="Menlo Regular"/>
          <w:color w:val="000000"/>
          <w:sz w:val="22"/>
          <w:szCs w:val="22"/>
        </w:rPr>
        <w:t>] = -</w:t>
      </w:r>
      <w:r>
        <w:rPr>
          <w:rFonts w:ascii="Menlo Regular" w:hAnsi="Menlo Regular" w:cs="Menlo Regular"/>
          <w:color w:val="1C00CF"/>
          <w:sz w:val="22"/>
          <w:szCs w:val="22"/>
        </w:rPr>
        <w:t>0.658991</w:t>
      </w:r>
      <w:r>
        <w:rPr>
          <w:rFonts w:ascii="Menlo Regular" w:hAnsi="Menlo Regular" w:cs="Menlo Regular"/>
          <w:color w:val="000000"/>
          <w:sz w:val="22"/>
          <w:szCs w:val="22"/>
        </w:rPr>
        <w:t>;</w:t>
      </w:r>
    </w:p>
    <w:p w14:paraId="545B563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2</w:t>
      </w:r>
      <w:r>
        <w:rPr>
          <w:rFonts w:ascii="Menlo Regular" w:hAnsi="Menlo Regular" w:cs="Menlo Regular"/>
          <w:color w:val="000000"/>
          <w:sz w:val="22"/>
          <w:szCs w:val="22"/>
        </w:rPr>
        <w:t xml:space="preserve">] = </w:t>
      </w:r>
      <w:r>
        <w:rPr>
          <w:rFonts w:ascii="Menlo Regular" w:hAnsi="Menlo Regular" w:cs="Menlo Regular"/>
          <w:color w:val="1C00CF"/>
          <w:sz w:val="22"/>
          <w:szCs w:val="22"/>
        </w:rPr>
        <w:t>0.720632</w:t>
      </w:r>
      <w:r>
        <w:rPr>
          <w:rFonts w:ascii="Menlo Regular" w:hAnsi="Menlo Regular" w:cs="Menlo Regular"/>
          <w:color w:val="000000"/>
          <w:sz w:val="22"/>
          <w:szCs w:val="22"/>
        </w:rPr>
        <w:t>;</w:t>
      </w:r>
    </w:p>
    <w:p w14:paraId="4F079AA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3</w:t>
      </w:r>
      <w:r>
        <w:rPr>
          <w:rFonts w:ascii="Menlo Regular" w:hAnsi="Menlo Regular" w:cs="Menlo Regular"/>
          <w:color w:val="000000"/>
          <w:sz w:val="22"/>
          <w:szCs w:val="22"/>
        </w:rPr>
        <w:t>] = -</w:t>
      </w:r>
      <w:r>
        <w:rPr>
          <w:rFonts w:ascii="Menlo Regular" w:hAnsi="Menlo Regular" w:cs="Menlo Regular"/>
          <w:color w:val="1C00CF"/>
          <w:sz w:val="22"/>
          <w:szCs w:val="22"/>
        </w:rPr>
        <w:t>0.144448</w:t>
      </w:r>
      <w:r>
        <w:rPr>
          <w:rFonts w:ascii="Menlo Regular" w:hAnsi="Menlo Regular" w:cs="Menlo Regular"/>
          <w:color w:val="000000"/>
          <w:sz w:val="22"/>
          <w:szCs w:val="22"/>
        </w:rPr>
        <w:t>;</w:t>
      </w:r>
    </w:p>
    <w:p w14:paraId="71C5D4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4D671A4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is used to train the neuron*/</w:t>
      </w:r>
    </w:p>
    <w:p w14:paraId="0767E30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for(idx = 0; idx &lt;= input_num; idx++)</w:t>
      </w:r>
    </w:p>
    <w:p w14:paraId="377E01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7802CF6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r>
      <w:r>
        <w:rPr>
          <w:rFonts w:ascii="Menlo Regular" w:hAnsi="Menlo Regular" w:cs="Menlo Regular"/>
          <w:color w:val="007400"/>
          <w:sz w:val="22"/>
          <w:szCs w:val="22"/>
        </w:rPr>
        <w:tab/>
        <w:t>neuron_brain.weights[idx] = 0.1 * (rand()%10);</w:t>
      </w:r>
    </w:p>
    <w:p w14:paraId="1EDCD7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lastRenderedPageBreak/>
        <w:t>//</w:t>
      </w:r>
      <w:r>
        <w:rPr>
          <w:rFonts w:ascii="Menlo Regular" w:hAnsi="Menlo Regular" w:cs="Menlo Regular"/>
          <w:color w:val="007400"/>
          <w:sz w:val="22"/>
          <w:szCs w:val="22"/>
        </w:rPr>
        <w:tab/>
        <w:t>}</w:t>
      </w:r>
    </w:p>
    <w:p w14:paraId="194BC9F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B8FDD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38F51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20589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8F45B4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15E56E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B38F13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original_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028BFE7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4FADE96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DDF196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 = (</w:t>
      </w:r>
      <w:r>
        <w:rPr>
          <w:rFonts w:ascii="Menlo Regular" w:hAnsi="Menlo Regular" w:cs="Menlo Regular"/>
          <w:color w:val="AA0D91"/>
          <w:sz w:val="22"/>
          <w:szCs w:val="22"/>
        </w:rPr>
        <w:t>double</w:t>
      </w:r>
      <w:r>
        <w:rPr>
          <w:rFonts w:ascii="Menlo Regular" w:hAnsi="Menlo Regular" w:cs="Menlo Regular"/>
          <w:color w:val="000000"/>
          <w:sz w:val="22"/>
          <w:szCs w:val="22"/>
        </w:rPr>
        <w:t>)expected;</w:t>
      </w:r>
    </w:p>
    <w:p w14:paraId="52DDD21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 (</w:t>
      </w:r>
      <w:r>
        <w:rPr>
          <w:rFonts w:ascii="Menlo Regular" w:hAnsi="Menlo Regular" w:cs="Menlo Regular"/>
          <w:color w:val="AA0D91"/>
          <w:sz w:val="22"/>
          <w:szCs w:val="22"/>
        </w:rPr>
        <w:t>float</w:t>
      </w:r>
      <w:r>
        <w:rPr>
          <w:rFonts w:ascii="Menlo Regular" w:hAnsi="Menlo Regular" w:cs="Menlo Regular"/>
          <w:color w:val="000000"/>
          <w:sz w:val="22"/>
          <w:szCs w:val="22"/>
        </w:rPr>
        <w:t>*)</w:t>
      </w:r>
      <w:r>
        <w:rPr>
          <w:rFonts w:ascii="Menlo Regular" w:hAnsi="Menlo Regular" w:cs="Menlo Regular"/>
          <w:color w:val="26474B"/>
          <w:sz w:val="22"/>
          <w:szCs w:val="22"/>
        </w:rPr>
        <w:t>malloc</w:t>
      </w:r>
      <w:r>
        <w:rPr>
          <w:rFonts w:ascii="Menlo Regular" w:hAnsi="Menlo Regular" w:cs="Menlo Regular"/>
          <w:color w:val="000000"/>
          <w:sz w:val="22"/>
          <w:szCs w:val="22"/>
        </w:rPr>
        <w:t xml:space="preserve">(input_num *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w:t>
      </w:r>
    </w:p>
    <w:p w14:paraId="22D0AD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memcpy</w:t>
      </w:r>
      <w:r>
        <w:rPr>
          <w:rFonts w:ascii="Menlo Regular" w:hAnsi="Menlo Regular" w:cs="Menlo Regular"/>
          <w:color w:val="000000"/>
          <w:sz w:val="22"/>
          <w:szCs w:val="22"/>
        </w:rPr>
        <w:t xml:space="preserve">(inputs, original_inputs,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 ( input_num));</w:t>
      </w:r>
    </w:p>
    <w:p w14:paraId="3AA15F4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5BD077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initialized</w:t>
      </w:r>
      <w:r>
        <w:rPr>
          <w:rFonts w:ascii="Menlo Regular" w:hAnsi="Menlo Regular" w:cs="Menlo Regular"/>
          <w:color w:val="000000"/>
          <w:sz w:val="22"/>
          <w:szCs w:val="22"/>
        </w:rPr>
        <w:t>)</w:t>
      </w:r>
    </w:p>
    <w:p w14:paraId="6785C53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11EAB22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initialize</w:t>
      </w:r>
      <w:r>
        <w:rPr>
          <w:rFonts w:ascii="Menlo Regular" w:hAnsi="Menlo Regular" w:cs="Menlo Regular"/>
          <w:color w:val="000000"/>
          <w:sz w:val="22"/>
          <w:szCs w:val="22"/>
        </w:rPr>
        <w:t>(input_num);</w:t>
      </w:r>
    </w:p>
    <w:p w14:paraId="73C17BB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initialized</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60B373B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F6A3C4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96FD4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v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007F815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y_function</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690787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F6AFD2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gt;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67E606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 xml:space="preserve">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5945928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1344F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isCal)</w:t>
      </w:r>
    </w:p>
    <w:p w14:paraId="4748D4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4FFCC6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adjust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 &amp;e);</w:t>
      </w:r>
    </w:p>
    <w:p w14:paraId="2F628D0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
    <w:p w14:paraId="72C8D2A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007400"/>
          <w:sz w:val="22"/>
          <w:szCs w:val="22"/>
        </w:rPr>
        <w:t>/*Log rms*/</w:t>
      </w:r>
    </w:p>
    <w:p w14:paraId="1D4648B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2E0D6E"/>
          <w:sz w:val="22"/>
          <w:szCs w:val="22"/>
        </w:rPr>
        <w:t>pow</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w:t>
      </w:r>
      <w:r>
        <w:rPr>
          <w:rFonts w:ascii="Menlo Regular" w:hAnsi="Menlo Regular" w:cs="Menlo Regular"/>
          <w:color w:val="1C00CF"/>
          <w:sz w:val="22"/>
          <w:szCs w:val="22"/>
        </w:rPr>
        <w:t>2</w:t>
      </w:r>
      <w:r>
        <w:rPr>
          <w:rFonts w:ascii="Menlo Regular" w:hAnsi="Menlo Regular" w:cs="Menlo Regular"/>
          <w:color w:val="000000"/>
          <w:sz w:val="22"/>
          <w:szCs w:val="22"/>
        </w:rPr>
        <w:t>));</w:t>
      </w:r>
    </w:p>
    <w:p w14:paraId="2C5FFAE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92A58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else</w:t>
      </w:r>
    </w:p>
    <w:p w14:paraId="6896B5A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C2FB0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B24A94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7E3CE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DF2D0A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return</w:t>
      </w:r>
      <w:r>
        <w:rPr>
          <w:rFonts w:ascii="Menlo Regular" w:hAnsi="Menlo Regular" w:cs="Menlo Regular"/>
          <w:color w:val="000000"/>
          <w:sz w:val="22"/>
          <w:szCs w:val="22"/>
        </w:rPr>
        <w:t xml:space="preserve"> ret;</w:t>
      </w:r>
    </w:p>
    <w:p w14:paraId="073C01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420820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E2850D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reset()</w:t>
      </w:r>
    </w:p>
    <w:p w14:paraId="3BB1C78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E3F8EA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519BD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2FF7364" w14:textId="77777777" w:rsidR="00674C29" w:rsidRPr="005F715B" w:rsidRDefault="00674C29" w:rsidP="00627D30"/>
    <w:p w14:paraId="5DDBE0CF" w14:textId="42E88D9B" w:rsidR="00627D30" w:rsidRDefault="003A5A05" w:rsidP="00627D30">
      <w:r>
        <w:t>5. DirectionControlNeuron.c</w:t>
      </w:r>
    </w:p>
    <w:p w14:paraId="0B2B94E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1FBC23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DirectionControlNeuron.c</w:t>
      </w:r>
    </w:p>
    <w:p w14:paraId="5256E4E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lastRenderedPageBreak/>
        <w:t>//  FlatWorldIIV1.0ClassVersion_dist2014</w:t>
      </w:r>
    </w:p>
    <w:p w14:paraId="6A98C7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022BCD8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reated by lin sun on 11/22/14.</w:t>
      </w:r>
    </w:p>
    <w:p w14:paraId="6577959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opyright (c) 2014 lin sun. All rights reserved.</w:t>
      </w:r>
    </w:p>
    <w:p w14:paraId="37B1D55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C531AA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B32C958"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set_direction(</w:t>
      </w:r>
      <w:r>
        <w:rPr>
          <w:rFonts w:ascii="Menlo Regular" w:hAnsi="Menlo Regular" w:cs="Menlo Regular"/>
          <w:color w:val="3F6E74"/>
          <w:sz w:val="22"/>
          <w:szCs w:val="22"/>
        </w:rPr>
        <w:t>WORLD_TYPE</w:t>
      </w:r>
      <w:r>
        <w:rPr>
          <w:rFonts w:ascii="Menlo Regular" w:hAnsi="Menlo Regular" w:cs="Menlo Regular"/>
          <w:color w:val="000000"/>
          <w:sz w:val="22"/>
          <w:szCs w:val="22"/>
        </w:rPr>
        <w:t xml:space="preserve"> *world, </w:t>
      </w:r>
      <w:r>
        <w:rPr>
          <w:rFonts w:ascii="Menlo Regular" w:hAnsi="Menlo Regular" w:cs="Menlo Regular"/>
          <w:color w:val="3F6E74"/>
          <w:sz w:val="22"/>
          <w:szCs w:val="22"/>
        </w:rPr>
        <w:t>AGENT_TYPE</w:t>
      </w:r>
      <w:r>
        <w:rPr>
          <w:rFonts w:ascii="Menlo Regular" w:hAnsi="Menlo Regular" w:cs="Menlo Regular"/>
          <w:color w:val="000000"/>
          <w:sz w:val="22"/>
          <w:szCs w:val="22"/>
        </w:rPr>
        <w:t xml:space="preserve"> *agent, </w:t>
      </w:r>
      <w:r>
        <w:rPr>
          <w:rFonts w:ascii="Menlo Regular" w:hAnsi="Menlo Regular" w:cs="Menlo Regular"/>
          <w:color w:val="AA0D91"/>
          <w:sz w:val="22"/>
          <w:szCs w:val="22"/>
        </w:rPr>
        <w:t>int</w:t>
      </w:r>
      <w:r>
        <w:rPr>
          <w:rFonts w:ascii="Menlo Regular" w:hAnsi="Menlo Regular" w:cs="Menlo Regular"/>
          <w:color w:val="000000"/>
          <w:sz w:val="22"/>
          <w:szCs w:val="22"/>
        </w:rPr>
        <w:t xml:space="preserve"> eye_idx)</w:t>
      </w:r>
    </w:p>
    <w:p w14:paraId="466309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07B55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VISUAL_SENSOR_TYPE</w:t>
      </w:r>
      <w:r>
        <w:rPr>
          <w:rFonts w:ascii="Menlo Regular" w:hAnsi="Menlo Regular" w:cs="Menlo Regular"/>
          <w:color w:val="000000"/>
          <w:sz w:val="22"/>
          <w:szCs w:val="22"/>
        </w:rPr>
        <w:t xml:space="preserve"> **eyes =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p>
    <w:p w14:paraId="768D49B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receptors;</w:t>
      </w:r>
    </w:p>
    <w:p w14:paraId="2552400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bands;</w:t>
      </w:r>
    </w:p>
    <w:p w14:paraId="5F70510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ceptor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2E20BC7"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band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4EACA0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max_receptor = -</w:t>
      </w:r>
      <w:r>
        <w:rPr>
          <w:rFonts w:ascii="Menlo Regular" w:hAnsi="Menlo Regular" w:cs="Menlo Regular"/>
          <w:color w:val="1C00CF"/>
          <w:sz w:val="22"/>
          <w:szCs w:val="22"/>
        </w:rPr>
        <w:t>1</w:t>
      </w:r>
      <w:r>
        <w:rPr>
          <w:rFonts w:ascii="Menlo Regular" w:hAnsi="Menlo Regular" w:cs="Menlo Regular"/>
          <w:color w:val="000000"/>
          <w:sz w:val="22"/>
          <w:szCs w:val="22"/>
        </w:rPr>
        <w:t xml:space="preserve"> ;</w:t>
      </w:r>
    </w:p>
    <w:p w14:paraId="1E5453D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4204F6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max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0692A0B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22B9FA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E99E04E"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h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03EE11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4EC1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68967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receptor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receptors</w:t>
      </w:r>
      <w:r>
        <w:rPr>
          <w:rFonts w:ascii="Menlo Regular" w:hAnsi="Menlo Regular" w:cs="Menlo Regular"/>
          <w:color w:val="000000"/>
          <w:sz w:val="22"/>
          <w:szCs w:val="22"/>
        </w:rPr>
        <w:t xml:space="preserve"> ;</w:t>
      </w:r>
    </w:p>
    <w:p w14:paraId="5E600DF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band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p>
    <w:p w14:paraId="2603CC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AD42CF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read_visual_sensor</w:t>
      </w:r>
      <w:r>
        <w:rPr>
          <w:rFonts w:ascii="Menlo Regular" w:hAnsi="Menlo Regular" w:cs="Menlo Regular"/>
          <w:color w:val="000000"/>
          <w:sz w:val="22"/>
          <w:szCs w:val="22"/>
        </w:rPr>
        <w:t>(world, agent) ;</w:t>
      </w:r>
    </w:p>
    <w:p w14:paraId="38CEA3F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extract_visual_receptor_values_pointer</w:t>
      </w:r>
      <w:r>
        <w:rPr>
          <w:rFonts w:ascii="Menlo Regular" w:hAnsi="Menlo Regular" w:cs="Menlo Regular"/>
          <w:color w:val="000000"/>
          <w:sz w:val="22"/>
          <w:szCs w:val="22"/>
        </w:rPr>
        <w:t xml:space="preserve">(agent, </w:t>
      </w:r>
      <w:r>
        <w:rPr>
          <w:rFonts w:ascii="Menlo Regular" w:hAnsi="Menlo Regular" w:cs="Menlo Regular"/>
          <w:color w:val="1C00CF"/>
          <w:sz w:val="22"/>
          <w:szCs w:val="22"/>
        </w:rPr>
        <w:t>0</w:t>
      </w:r>
      <w:r>
        <w:rPr>
          <w:rFonts w:ascii="Menlo Regular" w:hAnsi="Menlo Regular" w:cs="Menlo Regular"/>
          <w:color w:val="000000"/>
          <w:sz w:val="22"/>
          <w:szCs w:val="22"/>
        </w:rPr>
        <w:t>) ;</w:t>
      </w:r>
    </w:p>
    <w:p w14:paraId="6A748A6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13EE653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receptor_idx = </w:t>
      </w:r>
      <w:r>
        <w:rPr>
          <w:rFonts w:ascii="Menlo Regular" w:hAnsi="Menlo Regular" w:cs="Menlo Regular"/>
          <w:color w:val="1C00CF"/>
          <w:sz w:val="22"/>
          <w:szCs w:val="22"/>
        </w:rPr>
        <w:t>0</w:t>
      </w:r>
      <w:r>
        <w:rPr>
          <w:rFonts w:ascii="Menlo Regular" w:hAnsi="Menlo Regular" w:cs="Menlo Regular"/>
          <w:color w:val="000000"/>
          <w:sz w:val="22"/>
          <w:szCs w:val="22"/>
        </w:rPr>
        <w:t>; receptor_idx &lt; num_receptors; receptor_idx++)</w:t>
      </w:r>
    </w:p>
    <w:p w14:paraId="3BACBF2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6D2CFC8C"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
    <w:p w14:paraId="71E1837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37D48C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band_idx = </w:t>
      </w:r>
      <w:r>
        <w:rPr>
          <w:rFonts w:ascii="Menlo Regular" w:hAnsi="Menlo Regular" w:cs="Menlo Regular"/>
          <w:color w:val="1C00CF"/>
          <w:sz w:val="22"/>
          <w:szCs w:val="22"/>
        </w:rPr>
        <w:t>0</w:t>
      </w:r>
      <w:r>
        <w:rPr>
          <w:rFonts w:ascii="Menlo Regular" w:hAnsi="Menlo Regular" w:cs="Menlo Regular"/>
          <w:color w:val="000000"/>
          <w:sz w:val="22"/>
          <w:szCs w:val="22"/>
        </w:rPr>
        <w:t>; band_idx &lt; num_bands; band_idx++)</w:t>
      </w:r>
    </w:p>
    <w:p w14:paraId="285D6DA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band_idx] ;</w:t>
      </w:r>
    </w:p>
    <w:p w14:paraId="23439F0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ret = </w:t>
      </w:r>
      <w:r>
        <w:rPr>
          <w:rFonts w:ascii="Menlo Regular" w:hAnsi="Menlo Regular" w:cs="Menlo Regular"/>
          <w:color w:val="26474B"/>
          <w:sz w:val="22"/>
          <w:szCs w:val="22"/>
        </w:rPr>
        <w:t>LMScalculate</w:t>
      </w:r>
      <w:r>
        <w:rPr>
          <w:rFonts w:ascii="Menlo Regular" w:hAnsi="Menlo Regular" w:cs="Menlo Regular"/>
          <w:color w:val="000000"/>
          <w:sz w:val="22"/>
          <w:szCs w:val="22"/>
        </w:rPr>
        <w:t>(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4383B0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f</w:t>
      </w:r>
      <w:r>
        <w:rPr>
          <w:rFonts w:ascii="Menlo Regular" w:hAnsi="Menlo Regular" w:cs="Menlo Regular"/>
          <w:color w:val="000000"/>
          <w:sz w:val="22"/>
          <w:szCs w:val="22"/>
        </w:rPr>
        <w:t xml:space="preserve">(intensity &gt; maxintensity &amp;&amp; 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2C3CC4C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32559BF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_receptor = receptor_idx;</w:t>
      </w:r>
    </w:p>
    <w:p w14:paraId="194C7FB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intensity = intensity ;</w:t>
      </w:r>
    </w:p>
    <w:p w14:paraId="26CC391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B613C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B2066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250F979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return</w:t>
      </w:r>
      <w:r>
        <w:rPr>
          <w:rFonts w:ascii="Menlo Regular" w:hAnsi="Menlo Regular" w:cs="Menlo Regular"/>
          <w:color w:val="000000"/>
          <w:sz w:val="22"/>
          <w:szCs w:val="22"/>
        </w:rPr>
        <w:t xml:space="preserve"> max_receptor;</w:t>
      </w:r>
    </w:p>
    <w:p w14:paraId="68BA01EB" w14:textId="62387F02" w:rsidR="003A5A05" w:rsidRPr="00186190" w:rsidRDefault="003A5A05" w:rsidP="003A5A05">
      <w:r>
        <w:rPr>
          <w:rFonts w:ascii="Menlo Regular" w:hAnsi="Menlo Regular" w:cs="Menlo Regular"/>
          <w:color w:val="000000"/>
          <w:sz w:val="22"/>
          <w:szCs w:val="22"/>
        </w:rPr>
        <w:t>}</w:t>
      </w:r>
    </w:p>
    <w:p w14:paraId="17694AD8" w14:textId="7594F012" w:rsidR="00582B56" w:rsidRDefault="00582B56" w:rsidP="00627D30"/>
    <w:p w14:paraId="32E1CA96" w14:textId="1B259EBB" w:rsidR="00695BBD" w:rsidRPr="00627D30" w:rsidRDefault="00695BBD" w:rsidP="00627D30">
      <w:r>
        <w:t>6. Controller.c</w:t>
      </w:r>
    </w:p>
    <w:sectPr w:rsidR="00695BBD" w:rsidRPr="00627D30" w:rsidSect="005A29A6">
      <w:footerReference w:type="default" r:id="rId21"/>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267EA6" w:rsidRDefault="00267EA6">
      <w:r>
        <w:separator/>
      </w:r>
    </w:p>
  </w:endnote>
  <w:endnote w:type="continuationSeparator" w:id="0">
    <w:p w14:paraId="62CAD07A" w14:textId="77777777" w:rsidR="00267EA6" w:rsidRDefault="00267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267EA6" w:rsidRDefault="00267EA6">
    <w:pPr>
      <w:pStyle w:val="Footer"/>
    </w:pPr>
    <w:r>
      <w:t>Matthew Letter, Lin Sun</w:t>
    </w:r>
    <w:r>
      <w:tab/>
    </w:r>
    <w:r>
      <w:tab/>
      <w:t xml:space="preserve">Page </w:t>
    </w:r>
    <w:r>
      <w:fldChar w:fldCharType="begin"/>
    </w:r>
    <w:r>
      <w:instrText xml:space="preserve"> PAGE </w:instrText>
    </w:r>
    <w:r>
      <w:fldChar w:fldCharType="separate"/>
    </w:r>
    <w:r w:rsidR="00510318">
      <w:rPr>
        <w:noProof/>
      </w:rPr>
      <w:t>7</w:t>
    </w:r>
    <w:r>
      <w:fldChar w:fldCharType="end"/>
    </w:r>
    <w:r>
      <w:t xml:space="preserve"> of </w:t>
    </w:r>
    <w:fldSimple w:instr=" NUMPAGES ">
      <w:r w:rsidR="00510318">
        <w:rPr>
          <w:noProof/>
        </w:rPr>
        <w:t>21</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267EA6" w:rsidRDefault="00267EA6">
      <w:r>
        <w:separator/>
      </w:r>
    </w:p>
  </w:footnote>
  <w:footnote w:type="continuationSeparator" w:id="0">
    <w:p w14:paraId="739C8DE7" w14:textId="77777777" w:rsidR="00267EA6" w:rsidRDefault="00267EA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00F4E"/>
    <w:rsid w:val="00015228"/>
    <w:rsid w:val="0005018C"/>
    <w:rsid w:val="000531D0"/>
    <w:rsid w:val="00065594"/>
    <w:rsid w:val="000718DF"/>
    <w:rsid w:val="000916D5"/>
    <w:rsid w:val="000B6740"/>
    <w:rsid w:val="000B7A14"/>
    <w:rsid w:val="000C6252"/>
    <w:rsid w:val="000C7405"/>
    <w:rsid w:val="000D79F9"/>
    <w:rsid w:val="000E0191"/>
    <w:rsid w:val="000F55A3"/>
    <w:rsid w:val="000F7B41"/>
    <w:rsid w:val="00103439"/>
    <w:rsid w:val="00106AA1"/>
    <w:rsid w:val="00114CEC"/>
    <w:rsid w:val="001416F0"/>
    <w:rsid w:val="00155E4E"/>
    <w:rsid w:val="001578D4"/>
    <w:rsid w:val="001612E1"/>
    <w:rsid w:val="00171601"/>
    <w:rsid w:val="001740AE"/>
    <w:rsid w:val="00186190"/>
    <w:rsid w:val="001C70C8"/>
    <w:rsid w:val="001D28A1"/>
    <w:rsid w:val="00202018"/>
    <w:rsid w:val="00220F8B"/>
    <w:rsid w:val="002333A7"/>
    <w:rsid w:val="00247B47"/>
    <w:rsid w:val="00264CC6"/>
    <w:rsid w:val="00266497"/>
    <w:rsid w:val="00267EA6"/>
    <w:rsid w:val="002765FD"/>
    <w:rsid w:val="002843BE"/>
    <w:rsid w:val="002848DC"/>
    <w:rsid w:val="00284D89"/>
    <w:rsid w:val="002A0F28"/>
    <w:rsid w:val="002A650D"/>
    <w:rsid w:val="002D04AF"/>
    <w:rsid w:val="002F0CEC"/>
    <w:rsid w:val="00334164"/>
    <w:rsid w:val="0033564A"/>
    <w:rsid w:val="00335DE1"/>
    <w:rsid w:val="00342BA3"/>
    <w:rsid w:val="003617AF"/>
    <w:rsid w:val="00371CCB"/>
    <w:rsid w:val="0037329A"/>
    <w:rsid w:val="00393A8D"/>
    <w:rsid w:val="003940C5"/>
    <w:rsid w:val="00394328"/>
    <w:rsid w:val="003A5A05"/>
    <w:rsid w:val="003B0777"/>
    <w:rsid w:val="003B5D6F"/>
    <w:rsid w:val="003D1CCC"/>
    <w:rsid w:val="003E133B"/>
    <w:rsid w:val="003E4DC3"/>
    <w:rsid w:val="003F31C6"/>
    <w:rsid w:val="003F6281"/>
    <w:rsid w:val="004010FA"/>
    <w:rsid w:val="00420871"/>
    <w:rsid w:val="004259A8"/>
    <w:rsid w:val="00430053"/>
    <w:rsid w:val="00436613"/>
    <w:rsid w:val="00440285"/>
    <w:rsid w:val="00450930"/>
    <w:rsid w:val="0046773A"/>
    <w:rsid w:val="00481C4E"/>
    <w:rsid w:val="00496538"/>
    <w:rsid w:val="004B113D"/>
    <w:rsid w:val="004B4B0E"/>
    <w:rsid w:val="004C3593"/>
    <w:rsid w:val="004E7FD8"/>
    <w:rsid w:val="005077F4"/>
    <w:rsid w:val="00510318"/>
    <w:rsid w:val="00514EE8"/>
    <w:rsid w:val="00525857"/>
    <w:rsid w:val="00540579"/>
    <w:rsid w:val="00541231"/>
    <w:rsid w:val="005522ED"/>
    <w:rsid w:val="00554B9C"/>
    <w:rsid w:val="0055671B"/>
    <w:rsid w:val="00582B56"/>
    <w:rsid w:val="00592CE0"/>
    <w:rsid w:val="005A29A6"/>
    <w:rsid w:val="005B4EB0"/>
    <w:rsid w:val="005B5901"/>
    <w:rsid w:val="005B61C8"/>
    <w:rsid w:val="005D3B1A"/>
    <w:rsid w:val="005F3BA5"/>
    <w:rsid w:val="005F715B"/>
    <w:rsid w:val="00600F4E"/>
    <w:rsid w:val="006151C2"/>
    <w:rsid w:val="00627D30"/>
    <w:rsid w:val="00640FE4"/>
    <w:rsid w:val="00674C29"/>
    <w:rsid w:val="00686B13"/>
    <w:rsid w:val="00690B90"/>
    <w:rsid w:val="00695BBD"/>
    <w:rsid w:val="006968C1"/>
    <w:rsid w:val="006B43F8"/>
    <w:rsid w:val="006B473F"/>
    <w:rsid w:val="006B6B2C"/>
    <w:rsid w:val="006E1FCD"/>
    <w:rsid w:val="00705277"/>
    <w:rsid w:val="00724031"/>
    <w:rsid w:val="00790132"/>
    <w:rsid w:val="007B72DD"/>
    <w:rsid w:val="007F337B"/>
    <w:rsid w:val="00832710"/>
    <w:rsid w:val="00835EE8"/>
    <w:rsid w:val="008420DD"/>
    <w:rsid w:val="00843998"/>
    <w:rsid w:val="00845C35"/>
    <w:rsid w:val="0088145A"/>
    <w:rsid w:val="00883CB9"/>
    <w:rsid w:val="00884555"/>
    <w:rsid w:val="008B61F7"/>
    <w:rsid w:val="008B727F"/>
    <w:rsid w:val="009226D6"/>
    <w:rsid w:val="0094560D"/>
    <w:rsid w:val="00953A3B"/>
    <w:rsid w:val="00970C31"/>
    <w:rsid w:val="009C73AA"/>
    <w:rsid w:val="009E24B8"/>
    <w:rsid w:val="009E7DE3"/>
    <w:rsid w:val="009F6CF4"/>
    <w:rsid w:val="00A17D78"/>
    <w:rsid w:val="00A24C98"/>
    <w:rsid w:val="00A259C5"/>
    <w:rsid w:val="00A40C2C"/>
    <w:rsid w:val="00A44A9F"/>
    <w:rsid w:val="00A557D9"/>
    <w:rsid w:val="00A578E8"/>
    <w:rsid w:val="00AB619D"/>
    <w:rsid w:val="00AC7487"/>
    <w:rsid w:val="00AC7910"/>
    <w:rsid w:val="00AD26FA"/>
    <w:rsid w:val="00B0601B"/>
    <w:rsid w:val="00B43EA4"/>
    <w:rsid w:val="00B626A8"/>
    <w:rsid w:val="00B659D5"/>
    <w:rsid w:val="00B70619"/>
    <w:rsid w:val="00BA7695"/>
    <w:rsid w:val="00BD54A7"/>
    <w:rsid w:val="00BE33A8"/>
    <w:rsid w:val="00C22BB4"/>
    <w:rsid w:val="00C34DF7"/>
    <w:rsid w:val="00C43D6F"/>
    <w:rsid w:val="00C46137"/>
    <w:rsid w:val="00C5470B"/>
    <w:rsid w:val="00C6141D"/>
    <w:rsid w:val="00C87177"/>
    <w:rsid w:val="00CA409D"/>
    <w:rsid w:val="00CC459D"/>
    <w:rsid w:val="00CF1908"/>
    <w:rsid w:val="00CF3DD2"/>
    <w:rsid w:val="00CF3E17"/>
    <w:rsid w:val="00CF533A"/>
    <w:rsid w:val="00D06503"/>
    <w:rsid w:val="00D72BC3"/>
    <w:rsid w:val="00D755C9"/>
    <w:rsid w:val="00D9380D"/>
    <w:rsid w:val="00DA5FC1"/>
    <w:rsid w:val="00DA649D"/>
    <w:rsid w:val="00DB19EB"/>
    <w:rsid w:val="00DB4D80"/>
    <w:rsid w:val="00DC5A56"/>
    <w:rsid w:val="00DD0A50"/>
    <w:rsid w:val="00DD18F3"/>
    <w:rsid w:val="00DD25A2"/>
    <w:rsid w:val="00DD5475"/>
    <w:rsid w:val="00DF00C3"/>
    <w:rsid w:val="00E306A9"/>
    <w:rsid w:val="00E33D9B"/>
    <w:rsid w:val="00E3507C"/>
    <w:rsid w:val="00E6078E"/>
    <w:rsid w:val="00E60F7C"/>
    <w:rsid w:val="00E82CEE"/>
    <w:rsid w:val="00E91881"/>
    <w:rsid w:val="00E96AFF"/>
    <w:rsid w:val="00EA70E3"/>
    <w:rsid w:val="00F12403"/>
    <w:rsid w:val="00F1259B"/>
    <w:rsid w:val="00F20962"/>
    <w:rsid w:val="00F241A7"/>
    <w:rsid w:val="00F30B7B"/>
    <w:rsid w:val="00F60668"/>
    <w:rsid w:val="00F67D34"/>
    <w:rsid w:val="00F67DB9"/>
    <w:rsid w:val="00F719A2"/>
    <w:rsid w:val="00F97C2A"/>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jpe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82011FF-A9C4-DE48-9F3D-268CF326B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1</Pages>
  <Words>3139</Words>
  <Characters>17897</Characters>
  <Application>Microsoft Macintosh Word</Application>
  <DocSecurity>0</DocSecurity>
  <Lines>149</Lines>
  <Paragraphs>41</Paragraphs>
  <ScaleCrop>false</ScaleCrop>
  <Company>unm</Company>
  <LinksUpToDate>false</LinksUpToDate>
  <CharactersWithSpaces>20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sun</cp:lastModifiedBy>
  <cp:revision>185</cp:revision>
  <dcterms:created xsi:type="dcterms:W3CDTF">2014-11-28T23:07:00Z</dcterms:created>
  <dcterms:modified xsi:type="dcterms:W3CDTF">2014-11-30T23:11:00Z</dcterms:modified>
</cp:coreProperties>
</file>